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B28BA5" w14:textId="77777777" w:rsidR="005F0D3F" w:rsidRDefault="000D5F65" w:rsidP="000D5F65">
      <w:pPr>
        <w:pStyle w:val="Title"/>
      </w:pPr>
      <w:r>
        <w:t xml:space="preserve">Evenness analysis </w:t>
      </w:r>
    </w:p>
    <w:p w14:paraId="4B3CC4AE" w14:textId="6FB41F09" w:rsidR="009E400C" w:rsidRDefault="000D5F65" w:rsidP="009E400C">
      <w:pPr>
        <w:pStyle w:val="Heading1"/>
      </w:pPr>
      <w:r>
        <w:t xml:space="preserve">Introduction </w:t>
      </w:r>
    </w:p>
    <w:p w14:paraId="15967285" w14:textId="3B95ECE9" w:rsidR="00272695" w:rsidRDefault="003D42F0" w:rsidP="009E400C">
      <w:r>
        <w:t>Biodiversity loss ha</w:t>
      </w:r>
      <w:r w:rsidR="008319A5">
        <w:t>s</w:t>
      </w:r>
      <w:r>
        <w:t xml:space="preserve"> serious implications for ecosystem functioning</w:t>
      </w:r>
      <w:r w:rsidR="008319A5">
        <w:t xml:space="preserve"> </w:t>
      </w:r>
      <w:r>
        <w:fldChar w:fldCharType="begin" w:fldLock="1"/>
      </w:r>
      <w:r w:rsidR="00DD28EF">
        <w:instrText>ADDIN CSL_CITATION { "citationItems" : [ { "id" : "ITEM-1", "itemData" : { "DOI" : "10.1146/annurev-ecolsys-120213-091917", "ISBN" : "0198515715", "ISSN" : "1543-592X", "PMID" : "11679658", "abstract" : "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 "author" : [ { "dropping-particle" : "", "family" : "Tilman", "given" : "David", "non-dropping-particle" : "", "parse-names" : false, "suffix" : "" }, { "dropping-particle" : "", "family" : "Isbell", "given" : "Forest", "non-dropping-particle" : "", "parse-names" : false, "suffix" : "" }, { "dropping-particle" : "", "family" : "Cowles", "given" : "Jane M.", "non-dropping-particle" : "", "parse-names" : false, "suffix" : "" } ], "container-title" : "Annual Review of Ecology, Evolution, and Systematics", "id" : "ITEM-1", "issue" : "1", "issued" : { "date-parts" : [ [ "2014" ] ] }, "page" : "471-493", "title" : "Biodiversity and Ecosystem Functioning", "type" : "article-journal", "volume" : "45" }, "uris" : [ "http://www.mendeley.com/documents/?uuid=f989f730-a72e-40ae-a8da-919c7505f261" ] } ], "mendeley" : { "formattedCitation" : "(Tilman et al. 2014)", "plainTextFormattedCitation" : "(Tilman et al. 2014)", "previouslyFormattedCitation" : "(Tilman et al. 2014)" }, "properties" : { "noteIndex" : 0 }, "schema" : "https://github.com/citation-style-language/schema/raw/master/csl-citation.json" }</w:instrText>
      </w:r>
      <w:r>
        <w:fldChar w:fldCharType="separate"/>
      </w:r>
      <w:r w:rsidR="003E19B1" w:rsidRPr="003E19B1">
        <w:rPr>
          <w:noProof/>
        </w:rPr>
        <w:t>(Tilman et al. 2014)</w:t>
      </w:r>
      <w:r>
        <w:fldChar w:fldCharType="end"/>
      </w:r>
      <w:r>
        <w:t>.</w:t>
      </w:r>
      <w:r w:rsidR="001369FB">
        <w:t xml:space="preserve"> Traditionally biodiversity has mostly been quantified in terms of species richness</w:t>
      </w:r>
      <w:r>
        <w:t xml:space="preserve"> </w:t>
      </w:r>
      <w:r w:rsidR="00D15393">
        <w:fldChar w:fldCharType="begin" w:fldLock="1"/>
      </w:r>
      <w:r w:rsidR="00DD28EF">
        <w:instrText>ADDIN CSL_CITATION { "citationItems" : [ { "id" : "ITEM-1", "itemData" : { "DOI" : "10.1038/35012241", "ISBN" : "0028-0836", "ISSN" : "0028-0836", "PMID" : "10821284", "abstract" : "Human alteration of the global environment has triggered the sixth major extinction event in the history of life and caused widespread changes in the global distribution of organisms. These changes in biodiversity alter ecosystem processes and change the resilience of ecosystems to environmental change. This has profound consequences for services that humans derive from ecosystems. The large ecological and societal consequences of changing biodiversity should be minimized to preserve options for future solutions to global environmental problems.", "author" : [ { "dropping-particle" : "", "family" : "Chapin", "given" : "F S", "non-dropping-particle" : "", "parse-names" : false, "suffix" : "" }, { "dropping-particle" : "", "family" : "Zavaleta", "given" : "E S", "non-dropping-particle" : "", "parse-names" : false, "suffix" : "" }, { "dropping-particle" : "", "family" : "Eviner", "given" : "V T", "non-dropping-particle" : "", "parse-names" : false, "suffix" : "" }, { "dropping-particle" : "", "family" : "Naylor", "given" : "R L", "non-dropping-particle" : "", "parse-names" : false, "suffix" : "" }, { "dropping-particle" : "", "family" : "Vitousek", "given" : "P M", "non-dropping-particle" : "", "parse-names" : false, "suffix" : "" }, { "dropping-particle" : "", "family" : "Reynolds", "given" : "H L", "non-dropping-particle" : "", "parse-names" : false, "suffix" : "" }, { "dropping-particle" : "", "family" : "Hooper", "given" : "D U", "non-dropping-particle" : "", "parse-names" : false, "suffix" : "" }, { "dropping-particle" : "", "family" : "Lavorel", "given" : "S", "non-dropping-particle" : "", "parse-names" : false, "suffix" : "" }, { "dropping-particle" : "", "family" : "Sala", "given" : "O E", "non-dropping-particle" : "", "parse-names" : false, "suffix" : "" }, { "dropping-particle" : "", "family" : "Hobbie", "given" : "S E", "non-dropping-particle" : "", "parse-names" : false, "suffix" : "" }, { "dropping-particle" : "", "family" : "Mack", "given" : "M C", "non-dropping-particle" : "", "parse-names" : false, "suffix" : "" }, { "dropping-particle" : "", "family" : "D\u00edaz", "given" : "S", "non-dropping-particle" : "", "parse-names" : false, "suffix" : "" } ], "container-title" : "Nature", "id" : "ITEM-1", "issue" : "6783", "issued" : { "date-parts" : [ [ "2000" ] ] }, "page" : "234-242", "title" : "Consequences of changing biodiversity.", "type" : "article-journal", "volume" : "405" }, "uris" : [ "http://www.mendeley.com/documents/?uuid=35e4d444-9403-4903-81c1-57a06e51905a" ] } ], "mendeley" : { "formattedCitation" : "(Chapin et al. 2000)", "plainTextFormattedCitation" : "(Chapin et al. 2000)", "previouslyFormattedCitation" : "(Chapin et al. 2000)" }, "properties" : { "noteIndex" : 0 }, "schema" : "https://github.com/citation-style-language/schema/raw/master/csl-citation.json" }</w:instrText>
      </w:r>
      <w:r w:rsidR="00D15393">
        <w:fldChar w:fldCharType="separate"/>
      </w:r>
      <w:r w:rsidR="003E19B1" w:rsidRPr="003E19B1">
        <w:rPr>
          <w:noProof/>
        </w:rPr>
        <w:t>(Chapin et al. 2000)</w:t>
      </w:r>
      <w:r w:rsidR="00D15393">
        <w:fldChar w:fldCharType="end"/>
      </w:r>
      <w:r w:rsidR="001369FB">
        <w:fldChar w:fldCharType="begin" w:fldLock="1"/>
      </w:r>
      <w:r w:rsidR="00DD28EF">
        <w:instrText>ADDIN CSL_CITATION { "citationItems" : [ { "id" : "ITEM-1", "itemData" : { "DOI" : "10.1890/04-0922", "ISBN" : "9789012082754", "ISSN" : "00129615", "PMID" : "227254000001", "abstract" : "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u2026", "author" : [ { "dropping-particle" : "", "family" : "Hooper", "given" : "D U", "non-dropping-particle" : "", "parse-names" : false, "suffix" : "" }, { "dropping-particle" : "", "family" : "Chapin", "given" : "F S", "non-dropping-particle" : "", "parse-names" : false, "suffix" : "" }, { "dropping-particle" : "", "family" : "Ewel", "given" : "J J", "non-dropping-particle" : "", "parse-names" : false, "suffix" : "" }, { "dropping-particle" : "", "family" : "Hector", "given" : "A", "non-dropping-particle" : "", "parse-names" : false, "suffix" : "" }, { "dropping-particle" : "", "family" : "Inchausti", "given" : "P", "non-dropping-particle" : "", "parse-names" : false, "suffix" : "" }, { "dropping-particle" : "", "family" : "Lavorel", "given" : "S", "non-dropping-particle" : "", "parse-names" : false, "suffix" : "" }, { "dropping-particle" : "", "family" : "Lawton", "given" : "J H", "non-dropping-particle" : "", "parse-names" : false, "suffix" : "" }, { "dropping-particle" : "", "family" : "Lodge", "given" : "D M", "non-dropping-particle" : "", "parse-names" : false, "suffix" : "" }, { "dropping-particle" : "", "family" : "Loreau", "given" : "M", "non-dropping-particle" : "", "parse-names" : false, "suffix" : "" }, { "dropping-particle" : "", "family" : "Naeem", "given" : "S", "non-dropping-particle" : "", "parse-names" : false, "suffix" : "" }, { "dropping-particle" : "", "family" : "Schmid", "given" : "B", "non-dropping-particle" : "", "parse-names" : false, "suffix" : "" }, { "dropping-particle" : "", "family" : "Setala", "given" : "H", "non-dropping-particle" : "", "parse-names" : false, "suffix" : "" }, { "dropping-particle" : "", "family" : "Symstad", "given" : "A J", "non-dropping-particle" : "", "parse-names" : false, "suffix" : "" }, { "dropping-particle" : "", "family" : "Vandermeer", "given" : "J", "non-dropping-particle" : "", "parse-names" : false, "suffix" : "" }, { "dropping-particle" : "", "family" : "Wardle", "given" : "D A", "non-dropping-particle" : "", "parse-names" : false, "suffix" : "" } ], "container-title" : "Ecological Monographs", "id" : "ITEM-1", "issue" : "1", "issued" : { "date-parts" : [ [ "2005" ] ] }, "page" : "3-35", "title" : "Effects of biodiversity on ecosystem functioning: A consensus of current knowledge", "type" : "article-journal", "volume" : "75" }, "uris" : [ "http://www.mendeley.com/documents/?uuid=77926524-d66d-46b7-9669-6f06a4acc917" ] } ], "mendeley" : { "formattedCitation" : "(Hooper et al. 2005)", "plainTextFormattedCitation" : "(Hooper et al. 2005)", "previouslyFormattedCitation" : "(Hooper et al. 2005)" }, "properties" : { "noteIndex" : 0 }, "schema" : "https://github.com/citation-style-language/schema/raw/master/csl-citation.json" }</w:instrText>
      </w:r>
      <w:r w:rsidR="001369FB">
        <w:fldChar w:fldCharType="separate"/>
      </w:r>
      <w:r w:rsidR="003E19B1" w:rsidRPr="003E19B1">
        <w:rPr>
          <w:noProof/>
        </w:rPr>
        <w:t>(Hooper et al. 2005)</w:t>
      </w:r>
      <w:r w:rsidR="001369FB">
        <w:fldChar w:fldCharType="end"/>
      </w:r>
      <w:r w:rsidR="00B656C9">
        <w:fldChar w:fldCharType="begin" w:fldLock="1"/>
      </w:r>
      <w:r w:rsidR="00DD28EF">
        <w:instrText>ADDIN CSL_CITATION { "citationItems" : [ { "id" : "ITEM-1", "itemData" : { "DOI" : "10.2307/3547060", "ISBN" : "9780199580675", "ISSN" : "00301299", "PMID" : "16352103", "author" : [ { "dropping-particle" : "", "family" : "Gotelli", "given" : "Nicholas J", "non-dropping-particle" : "", "parse-names" : false, "suffix" : "" }, { "dropping-particle" : "", "family" : "Colwell", "given" : "Robert K", "non-dropping-particle" : "", "parse-names" : false, "suffix" : "" } ], "chapter-number" : "Chapter 4", "container-title" : "Biological Diversity", "editor" : [ { "dropping-particle" : "", "family" : "Magurran", "given" : "Anne E.", "non-dropping-particle" : "", "parse-names" : false, "suffix" : "" }, { "dropping-particle" : "", "family" : "McGill", "given" : "Brian J.", "non-dropping-particle" : "", "parse-names" : false, "suffix" : "" } ], "id" : "ITEM-1", "issued" : { "date-parts" : [ [ "2011" ] ] }, "page" : "39-54", "publisher" : "Oxford University Press", "title" : "Estimating Species Richness", "type" : "chapter" }, "uris" : [ "http://www.mendeley.com/documents/?uuid=fea6b177-0842-496a-bec2-490d3eacb4ee" ] } ], "mendeley" : { "formattedCitation" : "(Gotelli &amp; Colwell 2011)", "plainTextFormattedCitation" : "(Gotelli &amp; Colwell 2011)", "previouslyFormattedCitation" : "(Gotelli &amp; Colwell 2011)" }, "properties" : { "noteIndex" : 0 }, "schema" : "https://github.com/citation-style-language/schema/raw/master/csl-citation.json" }</w:instrText>
      </w:r>
      <w:r w:rsidR="00B656C9">
        <w:fldChar w:fldCharType="separate"/>
      </w:r>
      <w:r w:rsidR="003E19B1" w:rsidRPr="003E19B1">
        <w:rPr>
          <w:noProof/>
        </w:rPr>
        <w:t>(Gotelli &amp; Colwell 2011)</w:t>
      </w:r>
      <w:r w:rsidR="00B656C9">
        <w:fldChar w:fldCharType="end"/>
      </w:r>
      <w:r w:rsidR="00B656C9">
        <w:t>.</w:t>
      </w:r>
      <w:r w:rsidR="00AC7C2F">
        <w:t xml:space="preserve"> </w:t>
      </w:r>
      <w:r w:rsidR="001369FB">
        <w:t>However, biodiversity can also be quantified in terms of evenness of species abundances. E</w:t>
      </w:r>
      <w:r w:rsidR="00EE7CB2">
        <w:t xml:space="preserve">venness </w:t>
      </w:r>
      <w:r w:rsidR="001369FB">
        <w:t xml:space="preserve">contains potentially useful biodiversity information, as it </w:t>
      </w:r>
      <w:r w:rsidR="00EE7CB2">
        <w:t>affect</w:t>
      </w:r>
      <w:r w:rsidR="00272695">
        <w:t>s</w:t>
      </w:r>
      <w:r w:rsidR="00EE7CB2">
        <w:t xml:space="preserve"> ecosystem functioning</w:t>
      </w:r>
      <w:r w:rsidR="00272695">
        <w:t xml:space="preserve"> such as production, decomposition and invisibility </w:t>
      </w:r>
      <w:r w:rsidR="008319A5">
        <w:fldChar w:fldCharType="begin" w:fldLock="1"/>
      </w:r>
      <w:r w:rsidR="00DD28EF">
        <w:instrText>ADDIN CSL_CITATION { "citationItems" : [ { "id" : "ITEM-1", "itemData" : { "DOI" : "10.2307/177163", "ISBN" : "0012-9658", "ISSN" : "0012-9658", "PMID" : "19416915", "author" : [ { "dropping-particle" : "", "family" : "Wilsey", "given" : "B.J.", "non-dropping-particle" : "", "parse-names" : false, "suffix" : "" }, { "dropping-particle" : "", "family" : "Potvin", "given" : "C.", "non-dropping-particle" : "", "parse-names" : false, "suffix" : "" } ], "container-title" : "Ecology", "id" : "ITEM-1", "issue" : "4", "issued" : { "date-parts" : [ [ "2000" ] ] }, "page" : "887-893", "title" : "Biodiversity and ecosystem functioning: the importance of species evenness in an old field.", "type" : "article-journal", "volume" : "81" }, "uris" : [ "http://www.mendeley.com/documents/?uuid=2d01c1bd-dae4-4261-9764-413af5d2b721" ] } ], "mendeley" : { "formattedCitation" : "(Wilsey &amp; Potvin 2000)", "plainTextFormattedCitation" : "(Wilsey &amp; Potvin 2000)", "previouslyFormattedCitation" : "(Wilsey &amp; Potvin 2000)" }, "properties" : { "noteIndex" : 0 }, "schema" : "https://github.com/citation-style-language/schema/raw/master/csl-citation.json" }</w:instrText>
      </w:r>
      <w:r w:rsidR="008319A5">
        <w:fldChar w:fldCharType="separate"/>
      </w:r>
      <w:r w:rsidR="003E19B1" w:rsidRPr="003E19B1">
        <w:rPr>
          <w:noProof/>
        </w:rPr>
        <w:t>(Wilsey &amp; Potvin 2000)</w:t>
      </w:r>
      <w:r w:rsidR="008319A5">
        <w:fldChar w:fldCharType="end"/>
      </w:r>
      <w:r w:rsidR="00EE7CB2">
        <w:fldChar w:fldCharType="begin" w:fldLock="1"/>
      </w:r>
      <w:r w:rsidR="00DD28EF">
        <w:instrText>ADDIN CSL_CITATION { "citationItems" : [ { "id" : "ITEM-1", "itemData" : { "DOI" : "10.1890/07-1861.1", "ISBN" : "0012-9658", "ISSN" : "00129658", "PMID" : "7189", "author" : [ { "dropping-particle" : "", "family" : "Hillebrand", "given" : "Helmut", "non-dropping-particle" : "", "parse-names" : false, "suffix" : "" }, { "dropping-particle" : "", "family" : "Bennet", "given" : "D A", "non-dropping-particle" : "", "parse-names" : false, "suffix" : "" }, { "dropping-particle" : "", "family" : "Cadotte", "given" : "M W", "non-dropping-particle" : "", "parse-names" : false, "suffix" : "" } ], "container-title" : "Ecology", "id" : "ITEM-1", "issue" : "6", "issued" : { "date-parts" : [ [ "2008" ] ] }, "page" : "1510-1520", "title" : "Consequences of dominance: A review of Evenness Effects on Local and Regional Ecosystem Processes", "type" : "article-journal", "volume" : "89" }, "uris" : [ "http://www.mendeley.com/documents/?uuid=14d10635-6de3-45ac-8e13-b132a452787c" ] } ], "mendeley" : { "formattedCitation" : "(Hillebrand et al. 2008)", "plainTextFormattedCitation" : "(Hillebrand et al. 2008)", "previouslyFormattedCitation" : "(Hillebrand et al. 2008)" }, "properties" : { "noteIndex" : 0 }, "schema" : "https://github.com/citation-style-language/schema/raw/master/csl-citation.json" }</w:instrText>
      </w:r>
      <w:r w:rsidR="00EE7CB2">
        <w:fldChar w:fldCharType="separate"/>
      </w:r>
      <w:r w:rsidR="003E19B1" w:rsidRPr="003E19B1">
        <w:rPr>
          <w:noProof/>
        </w:rPr>
        <w:t>(Hillebrand et al. 2008)</w:t>
      </w:r>
      <w:r w:rsidR="00EE7CB2">
        <w:fldChar w:fldCharType="end"/>
      </w:r>
      <w:r w:rsidR="008319A5" w:rsidRPr="008319A5">
        <w:t xml:space="preserve"> </w:t>
      </w:r>
      <w:r w:rsidR="008319A5">
        <w:fldChar w:fldCharType="begin" w:fldLock="1"/>
      </w:r>
      <w:r w:rsidR="00DD28EF">
        <w:instrText>ADDIN CSL_CITATION { "citationItems" : [ { "id" : "ITEM-1", "itemData" : { "DOI" : "10.1038/nature07840", "ISBN" : "0028-0836", "ISSN" : "0028-0836", "PMID" : "19270679", "abstract" : "Owing to the present global biodiversity crisis, the biodiversity-stability relationship and the effect of biodiversity on ecosystem functioning have become major topics in ecology. Biodiversity is a complex term that includes taxonomic, functional, spatial and temporal aspects of organismic diversity, with species richness (the number of species) and evenness (the relative abundance of species) considered among the most important measures. With few exceptions (see, for example, ref. 6), the majority of studies of biodiversity-functioning and biodiversity-stability theory have predominantly examined richness. Here we show, using microbial microcosms, that initial community evenness is a key factor in preserving the functional stability of an ecosystem. Using experimental manipulations of both richness and initial evenness in microcosms with denitrifying bacterial communities, we found that the stability of the net ecosystem denitrification in the face of salinity stress was strongly influenced by the initial evenness of the community. Therefore, when communities are highly uneven, or there is extreme dominance by one or a few species, their functioning is less resistant to environmental stress. Further unravelling how evenness influences ecosystem processes in natural and humanized environments constitutes a major future conceptual challenge.", "author" : [ { "dropping-particle" : "", "family" : "Wittebolle", "given" : "Lieven", "non-dropping-particle" : "", "parse-names" : false, "suffix" : "" }, { "dropping-particle" : "", "family" : "Marzorati", "given" : "Massimo", "non-dropping-particle" : "", "parse-names" : false, "suffix" : "" }, { "dropping-particle" : "", "family" : "Clement", "given" : "Lieven", "non-dropping-particle" : "", "parse-names" : false, "suffix" : "" }, { "dropping-particle" : "", "family" : "Balloi", "given" : "Annalisa", "non-dropping-particle" : "", "parse-names" : false, "suffix" : "" }, { "dropping-particle" : "", "family" : "Daffonchio", "given" : "Daniele", "non-dropping-particle" : "", "parse-names" : false, "suffix" : "" }, { "dropping-particle" : "", "family" : "Heylen", "given" : "Kim", "non-dropping-particle" : "", "parse-names" : false, "suffix" : "" }, { "dropping-particle" : "", "family" : "Vos", "given" : "Paul", "non-dropping-particle" : "De", "parse-names" : false, "suffix" : "" }, { "dropping-particle" : "", "family" : "Verstraete", "given" : "Willy", "non-dropping-particle" : "", "parse-names" : false, "suffix" : "" }, { "dropping-particle" : "", "family" : "Boon", "given" : "Nico", "non-dropping-particle" : "", "parse-names" : false, "suffix" : "" } ], "container-title" : "Nature", "id" : "ITEM-1", "issue" : "7238", "issued" : { "date-parts" : [ [ "2009" ] ] }, "page" : "623-626", "publisher" : "Nature Publishing Group", "title" : "Initial community evenness favours functionality under selective stress", "type" : "article-journal", "volume" : "458" }, "uris" : [ "http://www.mendeley.com/documents/?uuid=0f276d67-1ddd-4d98-a9f1-4430c54f5487" ] } ], "mendeley" : { "formattedCitation" : "(Wittebolle et al. 2009)", "plainTextFormattedCitation" : "(Wittebolle et al. 2009)", "previouslyFormattedCitation" : "(Wittebolle et al. 2009)" }, "properties" : { "noteIndex" : 0 }, "schema" : "https://github.com/citation-style-language/schema/raw/master/csl-citation.json" }</w:instrText>
      </w:r>
      <w:r w:rsidR="008319A5">
        <w:fldChar w:fldCharType="separate"/>
      </w:r>
      <w:r w:rsidR="003E19B1" w:rsidRPr="003E19B1">
        <w:rPr>
          <w:noProof/>
        </w:rPr>
        <w:t>(Wittebolle et al. 2009)</w:t>
      </w:r>
      <w:r w:rsidR="008319A5">
        <w:fldChar w:fldCharType="end"/>
      </w:r>
      <w:r w:rsidR="008319A5" w:rsidRPr="008319A5">
        <w:t xml:space="preserve"> </w:t>
      </w:r>
      <w:r w:rsidR="008319A5">
        <w:fldChar w:fldCharType="begin" w:fldLock="1"/>
      </w:r>
      <w:r w:rsidR="00DD28EF">
        <w:instrText>ADDIN CSL_CITATION { "citationItems" : [ { "id" : "ITEM-1", "itemData" : { "DOI" : "10.1007/s00442-010-1636-y", "ISBN" : "1432-1939 (Electronic)\\n0029-8549 (Linking)", "ISSN" : "00298549", "PMID" : "20431923", "abstract" : "There is concern that changes in climate and land use could increase rates of decomposition in peatlands, leading to release of stored C to the atmosphere. Rates of decomposition are driven by abiotic factors such as temperature and moisture, but also by biotic factors such as changes in litter quality resulting from vegetation change. While effects of litter species identity and diversity on decomposition processes are well studied, the impact of changes in relative abundance (evenness) of species has received less attention. In this study we investigated effects of changes in short-term peatland plant species evenness on decomposition in mixed litter assemblages, measured as litter weight loss, respired CO(2) and leachate C and N. We found that over the 307-day incubation period, higher levels of species evenness increased rates of decomposition in mixed litters, measured as weight loss and leachate dissolved organic N. We also found that the identity of the dominant species influenced rates of decomposition, measured as weight loss, CO(2) flux and leachate N. Greatest rates of decomposition were when the dwarf shrub Calluna vulgaris dominated litter mixtures, and lowest rates when the bryophyte Pleurozium schreberi dominated. Interactions between evenness and dominant species identity were also detected for litter weight loss and leachate N. In addition, positive non-additive effects of mixing litter were observed for litter weight loss. Our findings highlight the importance of changes in the evenness of plant community composition for short-term decomposition processes in UK peatlands.", "author" : [ { "dropping-particle" : "", "family" : "Ward", "given" : "Susan E.", "non-dropping-particle" : "", "parse-names" : false, "suffix" : "" }, { "dropping-particle" : "", "family" : "Ostle", "given" : "Nick J.", "non-dropping-particle" : "", "parse-names" : false, "suffix" : "" }, { "dropping-particle" : "", "family" : "McNamara", "given" : "Niall P.", "non-dropping-particle" : "", "parse-names" : false, "suffix" : "" }, { "dropping-particle" : "", "family" : "Bardgett", "given" : "Richard D.", "non-dropping-particle" : "", "parse-names" : false, "suffix" : "" } ], "container-title" : "Oecologia", "id" : "ITEM-1", "issue" : "2", "issued" : { "date-parts" : [ [ "2010" ] ] }, "page" : "511-520", "title" : "Litter evenness influences short-term peatland decomposition processes", "type" : "article-journal", "volume" : "164" }, "uris" : [ "http://www.mendeley.com/documents/?uuid=a9e84acb-1c48-4195-b053-f809551ab648" ] } ], "mendeley" : { "formattedCitation" : "(Ward et al. 2010)", "plainTextFormattedCitation" : "(Ward et al. 2010)", "previouslyFormattedCitation" : "(Ward et al. 2010)" }, "properties" : { "noteIndex" : 0 }, "schema" : "https://github.com/citation-style-language/schema/raw/master/csl-citation.json" }</w:instrText>
      </w:r>
      <w:r w:rsidR="008319A5">
        <w:fldChar w:fldCharType="separate"/>
      </w:r>
      <w:r w:rsidR="003E19B1" w:rsidRPr="003E19B1">
        <w:rPr>
          <w:noProof/>
        </w:rPr>
        <w:t>(Ward et al. 2010)</w:t>
      </w:r>
      <w:r w:rsidR="008319A5">
        <w:fldChar w:fldCharType="end"/>
      </w:r>
      <w:r w:rsidR="00EE7CB2">
        <w:t xml:space="preserve">. </w:t>
      </w:r>
    </w:p>
    <w:p w14:paraId="036940B0" w14:textId="726AE11F" w:rsidR="009F5956" w:rsidRDefault="00CD4263" w:rsidP="009F5956">
      <w:pPr>
        <w:ind w:firstLine="360"/>
      </w:pPr>
      <w:r>
        <w:t>How evenness relates to species richness</w:t>
      </w:r>
      <w:r w:rsidR="00461709">
        <w:t xml:space="preserve"> is a contentious issue. </w:t>
      </w:r>
      <w:r w:rsidR="00AE0F07">
        <w:t>Theoretically</w:t>
      </w:r>
      <w:r w:rsidR="00126F4E">
        <w:t>,</w:t>
      </w:r>
      <w:r w:rsidR="00AE0F07">
        <w:t xml:space="preserve"> evenness and species richness should be independent </w:t>
      </w:r>
      <w:r w:rsidR="00A865EE">
        <w:fldChar w:fldCharType="begin" w:fldLock="1"/>
      </w:r>
      <w:r w:rsidR="00DD28EF">
        <w:instrText>ADDIN CSL_CITATION { "citationItems" : [ { "id" : "ITEM-1", "itemData" : { "DOI" : "10.2307/1934352", "ISBN" : "00129658", "ISSN" : "0012-9658", "PMID" : "169", "abstract" : "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u2014abundance curve. A new and plausible definition of evenness is derived. See full-text article at JSTOR", "author" : [ { "dropping-particle" : "", "family" : "Hill", "given" : "M O", "non-dropping-particle" : "", "parse-names" : false, "suffix" : "" } ], "container-title" : "Ecology", "id" : "ITEM-1", "issue" : "2", "issued" : { "date-parts" : [ [ "1973" ] ] }, "page" : "427-432", "title" : "Diversity and evenness: a unifying notation and its consequences", "type" : "article-journal", "volume" : "54" }, "uris" : [ "http://www.mendeley.com/documents/?uuid=1f0a3cb0-33a0-4a75-a3a9-aa7d14465288" ] } ], "mendeley" : { "formattedCitation" : "(Hill 1973)", "plainTextFormattedCitation" : "(Hill 1973)", "previouslyFormattedCitation" : "(Hill 1973)" }, "properties" : { "noteIndex" : 0 }, "schema" : "https://github.com/citation-style-language/schema/raw/master/csl-citation.json" }</w:instrText>
      </w:r>
      <w:r w:rsidR="00A865EE">
        <w:fldChar w:fldCharType="separate"/>
      </w:r>
      <w:r w:rsidR="003E19B1" w:rsidRPr="003E19B1">
        <w:rPr>
          <w:noProof/>
        </w:rPr>
        <w:t>(Hill 1973)</w:t>
      </w:r>
      <w:r w:rsidR="00A865EE">
        <w:fldChar w:fldCharType="end"/>
      </w:r>
      <w:r w:rsidR="00AE0F07">
        <w:fldChar w:fldCharType="begin" w:fldLock="1"/>
      </w:r>
      <w:r w:rsidR="00DD28EF">
        <w:instrText>ADDIN CSL_CITATION { "citationItems" : [ { "id" : "ITEM-1", "itemData" : { "DOI" : "10.1146/annurev.es.05.110174.001441", "ISBN" : "0066-4162", "ISSN" : "0066-4162", "PMID" : "750", "abstract" : "Inspiredsignificantlyby the provocativepapersof MacArthur(34, 35, 38) and Hutchinson(22), ecologistsoverthe energyto the explanationof patternsof diversityin ecologicsystems.Despite diversityhas themultiplicityof meaningsandinterpre- tationsattachedto it. MacArthur(37) also consideredthe termhad outlivedits lackofadefinitionE.berhardctonsideredthatdiversity\"mostlysuggestsaconsider- ableconfusionofconceptsd,efinitionsm,odels,andmeasures(orindices).\"Ifdiver- sity is to continuetoplay a productiverolein is neededon thedefinitionosf its current application.", "author" : [ { "dropping-particle" : "", "family" : "Peet", "given" : "R K", "non-dropping-particle" : "", "parse-names" : false, "suffix" : "" } ], "container-title" : "Annual Review of Ecology and Systematics", "id" : "ITEM-1", "issue" : "1", "issued" : { "date-parts" : [ [ "1974" ] ] }, "page" : "285-307", "title" : "The Measurement of Species Diversity", "type" : "article-journal", "volume" : "5" }, "uris" : [ "http://www.mendeley.com/documents/?uuid=b5e893da-eb63-4264-a7e5-864ddd1bce2a" ] } ], "mendeley" : { "formattedCitation" : "(Peet 1974)", "plainTextFormattedCitation" : "(Peet 1974)", "previouslyFormattedCitation" : "(Peet 1974)" }, "properties" : { "noteIndex" : 0 }, "schema" : "https://github.com/citation-style-language/schema/raw/master/csl-citation.json" }</w:instrText>
      </w:r>
      <w:r w:rsidR="00AE0F07">
        <w:fldChar w:fldCharType="separate"/>
      </w:r>
      <w:r w:rsidR="003E19B1" w:rsidRPr="003E19B1">
        <w:rPr>
          <w:noProof/>
        </w:rPr>
        <w:t>(Peet 1974)</w:t>
      </w:r>
      <w:r w:rsidR="00AE0F07">
        <w:fldChar w:fldCharType="end"/>
      </w:r>
      <w:r w:rsidR="00A4593B">
        <w:t>. Empirical evidence suggests otherwise, with many studies reporting a positive relationship e.g</w:t>
      </w:r>
      <w:r w:rsidR="00443031">
        <w:t>.</w:t>
      </w:r>
      <w:r w:rsidR="00A4593B">
        <w:t xml:space="preserve"> </w:t>
      </w:r>
      <w:r w:rsidR="00A4593B">
        <w:fldChar w:fldCharType="begin" w:fldLock="1"/>
      </w:r>
      <w:r w:rsidR="00DD28EF">
        <w:instrText>ADDIN CSL_CITATION { "citationItems" : [ { "id" : "ITEM-1", "itemData" : { "DOI" : "10.1899/09-158.1", "ISBN" : "0887-3593", "ISSN" : "0887-3593", "abstract" : "We analyzed long-term changes in macroinvertebrate communities in a Mediterranean temporary stream in southern Portugal over 15 y (1993\u20132008) at 10 locations with 3 degrees of physicochemical disturbance (reference, high disturbance, and mild disturbance). We related year-to-year variation of macroinvertebrate communities to long-term (59 y) information on precipitation and temperature. Our goals were to: 1) determine the stability of macroinvertebrate communities in the stream, 2) establish the influence of physicochemical disturbance on community stability, 3) assess the influence of climate change on the macroinvertebrate communities, and 4) assess the interactive effects of climate change and disturbance level on macroinvertebrate communities. Community structure varied naturally from year to year, but changes in taxon richness and evenness were much stronger and more unpredictable in disturbed than in other sites. In the long term, the more diverse (reference) and the poorest (disturbed) communities were stable, whereas communities affected by mild disturbance slowly decreased in taxon richness (slope = 20.07, r2 = 0.38). This decrease could be a response to the continuous stress or to climate change. The multivariate patterns over time of invertebrate communities at mildly disturbed sites were the only patterns significantly correlated with climatic patterns. In the past 59 y in this Mediterranean area (southeastern Europe), winter temperature has increased 1uC and precipitation has decreased 1.5 mm/d. Marked changes in community composition (70\u201380% Bray\u2013Curtis dissimilarity) occurred only in years of extremely low precipitation or temperature. In years of climatic extremes and at chemically disturbed sites, Orthocladiinae and Simuliidae became dominant. In this stream, a shift in community equity occurs before species elimination. This shift might be useful as an early warning for biodiversity loss because of disturbance or climate change. We recommend continued sampling of reference sites for monitoring purposes so that effects of climate change can be established and so that contemporary human disturbance can be assessed relative to an adjusted reference condition.", "author" : [ { "dropping-particle" : "", "family" : "Feio", "given" : "Maria Jo\u00e3o", "non-dropping-particle" : "", "parse-names" : false, "suffix" : "" }, { "dropping-particle" : "", "family" : "Coimbra", "given" : "Carlos Nuno", "non-dropping-particle" : "", "parse-names" : false, "suffix" : "" }, { "dropping-particle" : "", "family" : "Gra\u00e7a", "given" : "Manuel A. S.", "non-dropping-particle" : "", "parse-names" : false, "suffix" : "" }, { "dropping-particle" : "", "family" : "Nichols", "given" : "Susan J.", "non-dropping-particle" : "", "parse-names" : false, "suffix" : "" }, { "dropping-particle" : "", "family" : "Norris", "given" : "Richard H.", "non-dropping-particle" : "", "parse-names" : false, "suffix" : "" } ], "container-title" : "Journal of the North American Benthological Society", "id" : "ITEM-1", "issue" : "4", "issued" : { "date-parts" : [ [ "2010" ] ] }, "page" : "1397-1409", "title" : "The influence of extreme climatic events and human disturbance on macroinvertebrate community patterns of a Mediterranean stream over 15\u00a0y", "type" : "article-journal", "volume" : "29" }, "uris" : [ "http://www.mendeley.com/documents/?uuid=b5f85694-99da-401b-a2a6-ff52acfa49a5" ] } ], "mendeley" : { "formattedCitation" : "(Feio et al. 2010)", "plainTextFormattedCitation" : "(Feio et al. 2010)", "previouslyFormattedCitation" : "(Feio et al. 2010)" }, "properties" : { "noteIndex" : 0 }, "schema" : "https://github.com/citation-style-language/schema/raw/master/csl-citation.json" }</w:instrText>
      </w:r>
      <w:r w:rsidR="00A4593B">
        <w:fldChar w:fldCharType="separate"/>
      </w:r>
      <w:r w:rsidR="003E19B1" w:rsidRPr="003E19B1">
        <w:rPr>
          <w:noProof/>
        </w:rPr>
        <w:t>(Feio et al. 2010)</w:t>
      </w:r>
      <w:r w:rsidR="00A4593B">
        <w:fldChar w:fldCharType="end"/>
      </w:r>
      <w:r w:rsidR="00A4593B" w:rsidRPr="00A4593B">
        <w:t xml:space="preserve"> </w:t>
      </w:r>
      <w:r w:rsidR="00A4593B">
        <w:fldChar w:fldCharType="begin" w:fldLock="1"/>
      </w:r>
      <w:r w:rsidR="00DD28EF">
        <w:instrText>ADDIN CSL_CITATION { "citationItems" : [ { "id" : "ITEM-1", "itemData" : { "DOI" : "10.1111/geb.12188", "ISBN" : "1466-8238", "ISSN" : "14668238", "abstract" : "Aim Theoretical and empirical studies have shown that climate is a major determinant of species richness, yet the importance of climate relative to local site conditions remains unclear in forest ecosystems across large regions. Furthermore, little is known about how climate and local site conditions affect species evenness and understorey plant diversity. Location Canadian forest (42\u00b037\u2032 to 68\u00b014\u2032 N; 53\u00b025\u2032 to 134\u00b046\u2032 W; 4 to 2170\u2009m elevation). Methods Using national, broad-scale forest inventory data, we tested the influence of growing degree days (GDD), climate moisture index (CMI), soil drainage class (SDC) and stand age (SA) on plant diversity across Canada's forests. Diversity was assessed on variable plot sizes from 125 to 500\u2009m2 for canopy tree and total plant species, and from 100 to 400\u2009m2 for understorey plants. Results Our models accounted for 47, 30 and 49% of total variation in canopy tree species richness, Simpson's dominance index and total plant species richness, respectively. After accounting for the effects of plot size and management history, canopy richness increased with GDD and CMI and peaked at intermediate SDC and SA. Simpson's dominance index decreased with increasing GDD and CMI and was lowest at intermediate SDC and SA. Total species richness was most strongly related to SDC and was highest on imperfectly drained soils. Climatic controls on species richness of understorey strata were generally weaker than those on canopy richness. Main conclusions Our results for canopy richness along a mainly longitudinal gradient demonstrate the positive effects of energy on tree species diversity and show evidence for the effects of local site conditions and secondary succession on diversity. Furthermore, our results show that the extent of the influence of climate and local site conditions on plant species diversity can strongly differ between vegetation strata.", "author" : [ { "dropping-particle" : "", "family" : "Zhang", "given" : "Yu", "non-dropping-particle" : "", "parse-names" : false, "suffix" : "" }, { "dropping-particle" : "", "family" : "Chen", "given" : "Han Y H", "non-dropping-particle" : "", "parse-names" : false, "suffix" : "" }, { "dropping-particle" : "", "family" : "Taylor", "given" : "Anthony", "non-dropping-particle" : "", "parse-names" : false, "suffix" : "" } ], "container-title" : "Global Ecology and Biogeography", "id" : "ITEM-1", "issue" : "8", "issued" : { "date-parts" : [ [ "2014" ] ] }, "page" : "885-893", "title" : "Multiple drivers of plant diversity in forest ecosystems", "type" : "article-journal", "volume" : "23" }, "uris" : [ "http://www.mendeley.com/documents/?uuid=3de9fa7a-cb8b-42aa-8d25-f43840bc557c" ] } ], "mendeley" : { "formattedCitation" : "(Zhang et al. 2014)", "plainTextFormattedCitation" : "(Zhang et al. 2014)", "previouslyFormattedCitation" : "(Zhang et al. 2014)" }, "properties" : { "noteIndex" : 0 }, "schema" : "https://github.com/citation-style-language/schema/raw/master/csl-citation.json" }</w:instrText>
      </w:r>
      <w:r w:rsidR="00A4593B">
        <w:fldChar w:fldCharType="separate"/>
      </w:r>
      <w:r w:rsidR="003E19B1" w:rsidRPr="003E19B1">
        <w:rPr>
          <w:noProof/>
        </w:rPr>
        <w:t>(Zhang et al. 2014)</w:t>
      </w:r>
      <w:r w:rsidR="00A4593B">
        <w:fldChar w:fldCharType="end"/>
      </w:r>
      <w:r w:rsidR="00A4593B" w:rsidRPr="00A4593B">
        <w:t xml:space="preserve"> </w:t>
      </w:r>
      <w:r w:rsidR="00A4593B">
        <w:fldChar w:fldCharType="begin" w:fldLock="1"/>
      </w:r>
      <w:r w:rsidR="00DD28EF">
        <w:instrText>ADDIN CSL_CITATION { "citationItems" : [ { "id" : "ITEM-1", "itemData" : { "DOI" : "10.1086/685424", "ISSN" : "0003-0147", "PMID" : "27028078", "abstract" : "The hollow-shaped species abundance distribution (SAD) and its allied rank abundance distribution (RAD)\u2014showing that abun- dance is unevenly distributed among species\u2014are some of the most studied patterns in ecology. To explain the nature of abundance in- equality, I developed a novel framework identifying environmental favorability, which controls the balance between reproduction and im- migration, as the ultimate source and species stress tolerance as a prox- imate factor. Thus, under harsh conditions, only a few tolerant species can reproduce, while some sensitive species can be present in low num- bers due to chance immigration. This would lead to high abundance in- equality between the two groups of species. Under benign conditions, both groups can reproduce and give rise to higher abundance equality. To test these ideas, I examined the variability in the parameters of a Poisson fit of the SAD and a square root fitof the RAD indiatom and fish communities across US streams. Indeed, as environmental favor- ability increased,more sensitive forms were able to establish large popu- lations, diminishing the abundance disparity between locally common and rare species. Finally, it was demonstrated that in diatoms, the RAD belonged to the same family of relationships as those of population den- sity with body size and regional distribution.", "author" : [ { "dropping-particle" : "", "family" : "Passy", "given" : "Sophia I.", "non-dropping-particle" : "", "parse-names" : false, "suffix" : "" } ], "container-title" : "The American Naturalist", "id" : "ITEM-1", "issue" : "4", "issued" : { "date-parts" : [ [ "2016" ] ] }, "page" : "502-516", "title" : "Abundance Inequality in Freshwater Communities Has an Ecological Origin", "type" : "article-journal", "volume" : "187" }, "uris" : [ "http://www.mendeley.com/documents/?uuid=8d39dfbd-be84-4926-a6a1-1cabe62c64b4" ] } ], "mendeley" : { "formattedCitation" : "(Passy 2016)", "plainTextFormattedCitation" : "(Passy 2016)", "previouslyFormattedCitation" : "(Passy 2016)" }, "properties" : { "noteIndex" : 0 }, "schema" : "https://github.com/citation-style-language/schema/raw/master/csl-citation.json" }</w:instrText>
      </w:r>
      <w:r w:rsidR="00A4593B">
        <w:fldChar w:fldCharType="separate"/>
      </w:r>
      <w:r w:rsidR="003E19B1" w:rsidRPr="003E19B1">
        <w:rPr>
          <w:noProof/>
        </w:rPr>
        <w:t>(Passy 2016)</w:t>
      </w:r>
      <w:r w:rsidR="00A4593B">
        <w:fldChar w:fldCharType="end"/>
      </w:r>
      <w:r w:rsidR="00A4593B">
        <w:t xml:space="preserve"> </w:t>
      </w:r>
      <w:r w:rsidR="00A4593B">
        <w:fldChar w:fldCharType="begin" w:fldLock="1"/>
      </w:r>
      <w:r w:rsidR="00DD28EF">
        <w:instrText>ADDIN CSL_CITATION { "citationItems" : [ { "id" : "ITEM-1", "itemData" : { "DOI" : "10.1111/ecog.02216", "ISSN" : "16000587", "abstract" : "Although elevational gradients in microbial biodiversity have attracted increasing attention recently, the generality in the patterns and underlying mechanisms are still poorly resolved. Further, previous studies focused mostly on species richness, while left understudied evenness, another important aspect of biodiversity. Here, we studied the elevational patterns in species richness and evenness of stream biofilm bacteria and diatoms in six mountains in Asia and Europe. We also reviewed published results for elevational richness patterns for soil and stream microbes in a literature analysis. Our results revealed that even within the same ecosystem type (that is, stream) or geographical region, bacteria and diatoms showed contrasting patterns in diversity. Stream microbes, including present stream data, tend to show significantly increasing or decreasing elevational patterns in richness, contrasting the findings for soil microbes that typically showed nonsignificant or significantly decreasing patterns. In all six mountains for bacteria and in four mountains for diatoms, species richness and evenness were positively correlated. The variation in bacteria and diatom richness and evenness were substantially explained by anthropogenic driven factors, such as total phosphorus (TP). However, diatom richness and evenness were also related to different main drivers as richness was mostly related to pH, while evenness was most explained by TP. Our results highlight the lack of consistent elevational biodiversity patterns of microbes and further indicate that the two facets of biodiversity may respond differently to environmental gradients.", "author" : [ { "dropping-particle" : "", "family" : "Wang", "given" : "Jianjun", "non-dropping-particle" : "", "parse-names" : false, "suffix" : "" }, { "dropping-particle" : "", "family" : "Meier", "given" : "Sandra", "non-dropping-particle" : "", "parse-names" : false, "suffix" : "" }, { "dropping-particle" : "", "family" : "Soininen", "given" : "Janne", "non-dropping-particle" : "", "parse-names" : false, "suffix" : "" }, { "dropping-particle" : "", "family" : "Casamayor", "given" : "Emilio O.", "non-dropping-particle" : "", "parse-names" : false, "suffix" : "" }, { "dropping-particle" : "", "family" : "Pan", "given" : "Feiyan", "non-dropping-particle" : "", "parse-names" : false, "suffix" : "" }, { "dropping-particle" : "", "family" : "Tang", "given" : "Xiangming", "non-dropping-particle" : "", "parse-names" : false, "suffix" : "" }, { "dropping-particle" : "", "family" : "Yang", "given" : "Xiangdong", "non-dropping-particle" : "", "parse-names" : false, "suffix" : "" }, { "dropping-particle" : "", "family" : "Zhang", "given" : "Yunlin", "non-dropping-particle" : "", "parse-names" : false, "suffix" : "" }, { "dropping-particle" : "", "family" : "Wu", "given" : "Qinglong", "non-dropping-particle" : "", "parse-names" : false, "suffix" : "" }, { "dropping-particle" : "", "family" : "Zhou", "given" : "Jizhong", "non-dropping-particle" : "", "parse-names" : false, "suffix" : "" }, { "dropping-particle" : "", "family" : "Shen", "given" : "Ji", "non-dropping-particle" : "", "parse-names" : false, "suffix" : "" } ], "container-title" : "Ecography", "id" : "ITEM-1", "issue" : "3", "issued" : { "date-parts" : [ [ "2017" ] ] }, "page" : "393-402", "title" : "Regional and global elevational patterns of microbial species richness and evenness", "type" : "article-journal", "volume" : "40" }, "uris" : [ "http://www.mendeley.com/documents/?uuid=006997f3-5e3f-402d-a809-1c32e8aad42d" ] } ], "mendeley" : { "formattedCitation" : "(Wang et al. 2017)", "plainTextFormattedCitation" : "(Wang et al. 2017)", "previouslyFormattedCitation" : "(Wang et al. 2017)" }, "properties" : { "noteIndex" : 0 }, "schema" : "https://github.com/citation-style-language/schema/raw/master/csl-citation.json" }</w:instrText>
      </w:r>
      <w:r w:rsidR="00A4593B">
        <w:fldChar w:fldCharType="separate"/>
      </w:r>
      <w:r w:rsidR="003E19B1" w:rsidRPr="003E19B1">
        <w:rPr>
          <w:noProof/>
        </w:rPr>
        <w:t>(Wang et al. 2017)</w:t>
      </w:r>
      <w:r w:rsidR="00A4593B">
        <w:fldChar w:fldCharType="end"/>
      </w:r>
      <w:r w:rsidR="00A4593B">
        <w:t xml:space="preserve">. </w:t>
      </w:r>
      <w:r w:rsidR="009F5956">
        <w:t>T</w:t>
      </w:r>
      <w:r w:rsidR="00A4593B">
        <w:t xml:space="preserve">he usefulness of evenness as a concept </w:t>
      </w:r>
      <w:r w:rsidR="00461709">
        <w:t xml:space="preserve">has </w:t>
      </w:r>
      <w:r w:rsidR="009F5956">
        <w:t xml:space="preserve">even </w:t>
      </w:r>
      <w:r w:rsidR="00461709">
        <w:t>been called into question</w:t>
      </w:r>
      <w:r w:rsidR="00A4593B">
        <w:t xml:space="preserve"> on the grounds that it is mathematically impossible for evenness and species richness to be independent </w:t>
      </w:r>
      <w:r w:rsidR="00A4593B">
        <w:fldChar w:fldCharType="begin" w:fldLock="1"/>
      </w:r>
      <w:r w:rsidR="00DD28EF">
        <w:instrText>ADDIN CSL_CITATION { "citationItems" : [ { "id" : "ITEM-1", "itemData" : { "DOI" : "10.3390/d2020207", "ISBN" : "1424-2818", "ISSN" : "14242818", "abstract" : "Contrary to common belief, decomposition of diversity into independent richness and evenness components is mathematically impossible. However, richness can be decomposed into independent diversity and evenness or inequality components. The evenness or inequality component derived in this way is connected to most of the common measures of evenness and inequality in ecology and economics. This perspective justifies the derivation of measures of relative evenness, which give the amount of evenness relative to the maximum and minimum possible for a given richness. Pielous 1 evenness measure J is shown to be such a measure.", "author" : [ { "dropping-particle" : "", "family" : "Jost", "given" : "Lou", "non-dropping-particle" : "", "parse-names" : false, "suffix" : "" } ], "container-title" : "Diversity", "id" : "ITEM-1", "issue" : "2", "issued" : { "date-parts" : [ [ "2010" ] ] }, "page" : "207-232", "title" : "The relation between evenness and diversity", "type" : "article-journal", "volume" : "2" }, "uris" : [ "http://www.mendeley.com/documents/?uuid=8638df5c-f317-44de-bbee-320627eee575" ] } ], "mendeley" : { "formattedCitation" : "(Jost 2010)", "plainTextFormattedCitation" : "(Jost 2010)", "previouslyFormattedCitation" : "(Jost 2010)" }, "properties" : { "noteIndex" : 0 }, "schema" : "https://github.com/citation-style-language/schema/raw/master/csl-citation.json" }</w:instrText>
      </w:r>
      <w:r w:rsidR="00A4593B">
        <w:fldChar w:fldCharType="separate"/>
      </w:r>
      <w:r w:rsidR="003E19B1" w:rsidRPr="003E19B1">
        <w:rPr>
          <w:noProof/>
        </w:rPr>
        <w:t>(Jost 2010)</w:t>
      </w:r>
      <w:r w:rsidR="00A4593B">
        <w:fldChar w:fldCharType="end"/>
      </w:r>
      <w:r w:rsidR="00A4593B">
        <w:t xml:space="preserve">. This mathematical link between metrics is particularly strong for small assemblages of fewer than 20 species </w:t>
      </w:r>
      <w:r w:rsidR="00A4593B">
        <w:fldChar w:fldCharType="begin" w:fldLock="1"/>
      </w:r>
      <w:r w:rsidR="00DD28EF">
        <w:instrText>ADDIN CSL_CITATION { "citationItems" : [ { "id" : "ITEM-1", "itemData" : { "DOI" : "10.1016/j.jtbi.2006.04.017", "ISBN" : "0022-5193", "ISSN" : "00225193", "PMID" : "16782132", "abstract" : "Evenness is the component of species diversity that was built to be mathematically independent from species richness. Yet, earlier work questioned the generality of this independence. However, this earlier work involved only a few relative abundance distributions (RADs), very limited gradients of species richness, or evenness indices, such as Pielou's index, that were not defined in relation to a precise, coherent set of axioms. We show that for very different theoretical RADs, a relationship between evenness indices and species richness does exist and is strong-at least for some RADs and/or when species richness is under 20. Furthermore, this relationship is mostly negative, which contradicts some previous studies. We also show that, for the very uneven RADs we tested, evenness indices depend even more on species richness than diversity indices do. Finally, we discuss the philosophy behind the analysis of evenness-richness relationships within and between RADs, as well as the interest of correcting evenness indices for species richness when species richness varies, especially with many values under 20. \u00a9 2006 Elsevier Ltd. All rights reserved.", "author" : [ { "dropping-particle" : "", "family" : "Gosselin", "given" : "Fr\u00e9d\u00e9ric", "non-dropping-particle" : "", "parse-names" : false, "suffix" : "" } ], "container-title" : "Journal of Theoretical Biology", "id" : "ITEM-1", "issue" : "3", "issued" : { "date-parts" : [ [ "2006" ] ] }, "page" : "591-597", "title" : "An assessment of the dependence of evenness indices on species richness", "type" : "article-journal", "volume" : "242" }, "uris" : [ "http://www.mendeley.com/documents/?uuid=1b878177-cd40-4eb4-8133-9eabf4168192" ] } ], "mendeley" : { "formattedCitation" : "(Gosselin 2006)", "plainTextFormattedCitation" : "(Gosselin 2006)", "previouslyFormattedCitation" : "(Gosselin 2006)" }, "properties" : { "noteIndex" : 0 }, "schema" : "https://github.com/citation-style-language/schema/raw/master/csl-citation.json" }</w:instrText>
      </w:r>
      <w:r w:rsidR="00A4593B">
        <w:fldChar w:fldCharType="separate"/>
      </w:r>
      <w:r w:rsidR="003E19B1" w:rsidRPr="003E19B1">
        <w:rPr>
          <w:noProof/>
        </w:rPr>
        <w:t>(Gosselin 2006)</w:t>
      </w:r>
      <w:r w:rsidR="00A4593B">
        <w:fldChar w:fldCharType="end"/>
      </w:r>
      <w:r w:rsidR="003E19B1" w:rsidRPr="003E19B1">
        <w:t xml:space="preserve"> </w:t>
      </w:r>
      <w:r w:rsidR="003E19B1">
        <w:fldChar w:fldCharType="begin" w:fldLock="1"/>
      </w:r>
      <w:r w:rsidR="00DD28EF">
        <w:instrText>ADDIN CSL_CITATION { "citationItems" : [ { "id" : "ITEM-1", "itemData" : { "DOI" : "10.3390/d2020207", "ISBN" : "1424-2818", "ISSN" : "14242818", "abstract" : "Contrary to common belief, decomposition of diversity into independent richness and evenness components is mathematically impossible. However, richness can be decomposed into independent diversity and evenness or inequality components. The evenness or inequality component derived in this way is connected to most of the common measures of evenness and inequality in ecology and economics. This perspective justifies the derivation of measures of relative evenness, which give the amount of evenness relative to the maximum and minimum possible for a given richness. Pielous 1 evenness measure J is shown to be such a measure.", "author" : [ { "dropping-particle" : "", "family" : "Jost", "given" : "Lou", "non-dropping-particle" : "", "parse-names" : false, "suffix" : "" } ], "container-title" : "Diversity", "id" : "ITEM-1", "issue" : "2", "issued" : { "date-parts" : [ [ "2010" ] ] }, "page" : "207-232", "title" : "The relation between evenness and diversity", "type" : "article-journal", "volume" : "2" }, "uris" : [ "http://www.mendeley.com/documents/?uuid=8638df5c-f317-44de-bbee-320627eee575" ] } ], "mendeley" : { "formattedCitation" : "(Jost 2010)", "plainTextFormattedCitation" : "(Jost 2010)", "previouslyFormattedCitation" : "(Jost 2010)" }, "properties" : { "noteIndex" : 0 }, "schema" : "https://github.com/citation-style-language/schema/raw/master/csl-citation.json" }</w:instrText>
      </w:r>
      <w:r w:rsidR="003E19B1">
        <w:fldChar w:fldCharType="separate"/>
      </w:r>
      <w:r w:rsidR="003E19B1" w:rsidRPr="003E19B1">
        <w:rPr>
          <w:noProof/>
        </w:rPr>
        <w:t>(Jost 2010)</w:t>
      </w:r>
      <w:r w:rsidR="003E19B1">
        <w:fldChar w:fldCharType="end"/>
      </w:r>
      <w:r w:rsidR="003E19B1">
        <w:fldChar w:fldCharType="begin" w:fldLock="1"/>
      </w:r>
      <w:r w:rsidR="00DD28EF">
        <w:instrText>ADDIN CSL_CITATION { "citationItems" : [ { "id" : "ITEM-1", "itemData" : { "DOI" : "10.1186/s40064-015-0944-4", "ISSN" : "2193-1801", "PMID" : "26020023", "abstract" : "Various properties have been advocated for biological evenness indices, with some properties being clearly desirable while others appear questionable. With a focus on such properties, this paper makes a distinction between properties that are clearly necessary and those that appear to be unnecessary or even inappropriate. Based on Euclidean distances as a criterion, conditions are introduced in order for an index to provide valid, true, and realistic representations of the evenness characteristic (attribute) from species abundance distributions. Without such value-validity property, it is argued that a measure or index provides only limited information about the evenness and results in misleading interpretations and evenness comparisons and incorrect results and conclusions. Among the overabundant variety of evenness indices, each of which is typically derived by rescaling a diversity measure to the interval from 0 to 1 and thereby controlling or adjusting for the species richness, most are found to lack the value-validity property and some lack the property of strict Schur-concavity. The most popular entropy-based index reveals an especially poor performance with a substantial overstatement of the evenness characteristic or a large positive value bias. One evenness index emerges as the preferred one, satisfying all properties and conditions. This index is based directly on Euclidean distances between relevant species abundance distributions and has an intuitively meaningful interpretation in terms of relative distances between distributions. The value validity of the indices is assessed by using a recently introduced probability distribution and from the use of computer-generated distributions with randomly varying species richness and probability (proportion) components.", "author" : [ { "dropping-particle" : "", "family" : "Kv\u00e5lseth", "given" : "Tarald O", "non-dropping-particle" : "", "parse-names" : false, "suffix" : "" } ], "container-title" : "SpringerPlus", "id" : "ITEM-1", "issued" : { "date-parts" : [ [ "2015" ] ] }, "page" : "232", "publisher" : "???", "title" : "Evenness indices once again: critical analysis of properties.", "type" : "article-journal", "volume" : "4" }, "uris" : [ "http://www.mendeley.com/documents/?uuid=cb46961e-a309-46ec-b962-62d87ba2ffcb" ] } ], "mendeley" : { "formattedCitation" : "(Kv\u00e5lseth 2015)", "plainTextFormattedCitation" : "(Kv\u00e5lseth 2015)", "previouslyFormattedCitation" : "(Kv\u00e5lseth 2015)" }, "properties" : { "noteIndex" : 0 }, "schema" : "https://github.com/citation-style-language/schema/raw/master/csl-citation.json" }</w:instrText>
      </w:r>
      <w:r w:rsidR="003E19B1">
        <w:fldChar w:fldCharType="separate"/>
      </w:r>
      <w:r w:rsidR="003E19B1" w:rsidRPr="003E19B1">
        <w:rPr>
          <w:noProof/>
        </w:rPr>
        <w:t>(Kvålseth 2015)</w:t>
      </w:r>
      <w:r w:rsidR="003E19B1">
        <w:fldChar w:fldCharType="end"/>
      </w:r>
      <w:r w:rsidR="00A4593B">
        <w:t xml:space="preserve">. </w:t>
      </w:r>
      <w:r w:rsidR="009F5956">
        <w:t xml:space="preserve">Attempts to elucidate the relationship between species richness and evenness using meta-analysis have had mixed results, </w:t>
      </w:r>
      <w:r w:rsidR="001369FB">
        <w:t xml:space="preserve">with studies failing to find a consistent pattern </w:t>
      </w:r>
      <w:r w:rsidR="009F5956">
        <w:fldChar w:fldCharType="begin" w:fldLock="1"/>
      </w:r>
      <w:r w:rsidR="00DD28EF">
        <w:instrText>ADDIN CSL_CITATION { "citationItems" : [ { "id" : "ITEM-1", "itemData" : { "DOI" : "10.1086/321317", "ISBN" : "00030147", "ISSN" : "0003-0147", "PMID" : "18707325", "abstract" : "Diversity (or biodiversity) is typically measured by a species count (richness) and sometimes with an evenness index; it may also be measured by a proportional statistic that combines both measures (e.g., Shannon-Weiner index or H'). These diversity measures are hypothesized to be positively and strongly correlated, but this null hypothesis has not been tested empirically. We used the results of Caswell's neutral model to generate null relationships between richness (S), evenness (J'), and proportional diversity (H'). We tested predictions of the null model against empirical relationships describing data in a literature survey and in four individual studies conducted across various scales. Empirical relationships between log S or J' and H' differed from the null model when &lt;10 species were tested and in plants, vertebrates, and fungi. The empirical relationships were similar to the null model when &gt;10 and &lt;100 species were tested and in invertebrates. If &gt;100 species were used to estimate diversity, the relation between log S and H' was negative. The strongest predictive models included log S and J'. A path analysis indicated that log S and J' were always negatively related, that empirical observations could not be explained without including indirect effects, and that differences between the partials may indicate ecological effects, which suggests that S and J' act like diversity components or that diversity should be measured using a compound statistic.", "author" : [ { "dropping-particle" : "", "family" : "Stirling", "given" : "G", "non-dropping-particle" : "", "parse-names" : false, "suffix" : "" }, { "dropping-particle" : "", "family" : "Wilsey", "given" : "B", "non-dropping-particle" : "", "parse-names" : false, "suffix" : "" } ], "container-title" : "The American naturalist", "id" : "ITEM-1", "issue" : "3", "issued" : { "date-parts" : [ [ "2001" ] ] }, "page" : "286-299", "title" : "Empirical Relationships between Species Richness, Evenness, and Proportional Diversity.", "type" : "article-journal", "volume" : "158" }, "uris" : [ "http://www.mendeley.com/documents/?uuid=d6fdd558-0bde-4e89-97f9-4e977b0f187d" ] } ], "mendeley" : { "formattedCitation" : "(Stirling &amp; Wilsey 2001)", "plainTextFormattedCitation" : "(Stirling &amp; Wilsey 2001)", "previouslyFormattedCitation" : "(Stirling &amp; Wilsey 2001)" }, "properties" : { "noteIndex" : 0 }, "schema" : "https://github.com/citation-style-language/schema/raw/master/csl-citation.json" }</w:instrText>
      </w:r>
      <w:r w:rsidR="009F5956">
        <w:fldChar w:fldCharType="separate"/>
      </w:r>
      <w:r w:rsidR="003E19B1" w:rsidRPr="003E19B1">
        <w:rPr>
          <w:noProof/>
        </w:rPr>
        <w:t>(Stirling &amp; Wilsey 2001)</w:t>
      </w:r>
      <w:r w:rsidR="009F5956">
        <w:fldChar w:fldCharType="end"/>
      </w:r>
      <w:r w:rsidR="004276B4">
        <w:fldChar w:fldCharType="begin" w:fldLock="1"/>
      </w:r>
      <w:r w:rsidR="00DD28EF">
        <w:instrText>ADDIN CSL_CITATION { "citationItems" : [ { "id" : "ITEM-1", "itemData" : { "DOI" : "10.1890/06-0654", "ISBN" : "0012-9658", "ISSN" : "00129658", "PMID" : "17536417", "author" : [ { "dropping-particle" : "", "family" : "Bock", "given" : "Carl E", "non-dropping-particle" : "", "parse-names" : false, "suffix" : "" }, { "dropping-particle" : "", "family" : "Jones", "given" : "Zach F", "non-dropping-particle" : "", "parse-names" : false, "suffix" : "" }, { "dropping-particle" : "", "family" : "Bock", "given" : "Jane H", "non-dropping-particle" : "", "parse-names" : false, "suffix" : "" } ], "container-title" : "Ecology", "id" : "ITEM-1", "issue" : "5", "issued" : { "date-parts" : [ [ "2007" ] ] }, "page" : "1322-1327", "title" : "Relationships between Species Richness, Eveness, and Abundance in a Southwestern Savanna", "type" : "article-journal", "volume" : "88" }, "uris" : [ "http://www.mendeley.com/documents/?uuid=fd25b3e2-4f20-49ee-b6b6-06654a2dd259" ] } ], "mendeley" : { "formattedCitation" : "(Bock et al. 2007)", "plainTextFormattedCitation" : "(Bock et al. 2007)", "previouslyFormattedCitation" : "(Bock et al. 2007)" }, "properties" : { "noteIndex" : 0 }, "schema" : "https://github.com/citation-style-language/schema/raw/master/csl-citation.json" }</w:instrText>
      </w:r>
      <w:r w:rsidR="004276B4">
        <w:fldChar w:fldCharType="separate"/>
      </w:r>
      <w:r w:rsidR="003E19B1" w:rsidRPr="003E19B1">
        <w:rPr>
          <w:noProof/>
        </w:rPr>
        <w:t>(Bock et al. 2007)</w:t>
      </w:r>
      <w:r w:rsidR="004276B4">
        <w:fldChar w:fldCharType="end"/>
      </w:r>
      <w:r w:rsidR="009F5956">
        <w:fldChar w:fldCharType="begin" w:fldLock="1"/>
      </w:r>
      <w:r w:rsidR="00DD28EF">
        <w:instrText>ADDIN CSL_CITATION { "citationItems" : [ { "id" : "ITEM-1", "itemData" : { "DOI" : "10.1007/s00442-011-2236-1", "ISBN" : "0029-8549", "ISSN" : "00298549", "PMID" : "22210185", "abstract" : "Biological diversity comprises both species richness, i.e., the number of species in a community, and evenness, measuring how similar species are in their abundances. The relationship between species richness and evenness (RRE) across communities remains, however, a controversial issue in ecology because no consistent pattern has been reported. We conducted a systematic meta-review of RRE in aquatic ecosystems along regional to continental gradients and across trophic groups, differing in body size by 13 orders of magnitude. Hypotheses that RRE responded to latitudinal and scale variability across trophic groups were tested by regression analyses. Significant correlations of species richness and evenness only existed in 71 out of 229 datasets. Among the RRE, 89 were negative and 140 were positive. RRE did not vary with latitude but showed a positive response to scale. In a meta-analysis with ecosystem type as a single explaining variable, RRE did not vary among ecosystem types, i.e. between marine and freshwater. Finally, autotrophs had more positive RRE than heterotrophs. The weak RRE in many aquatic datasets suggests that richness and evenness often reflect independent components of biodiversity, highlighting that richness alone may be an incomplete surrogate for biodiversity. Our results further elucidate that RRE is driven by organismal and environmental properties, both of which must be considered to gain a deeper understanding of large-scale patterns of biodiversity.", "author" : [ { "dropping-particle" : "", "family" : "Soininen", "given" : "Janne", "non-dropping-particle" : "", "parse-names" : false, "suffix" : "" }, { "dropping-particle" : "", "family" : "Passy", "given" : "Sophia", "non-dropping-particle" : "", "parse-names" : false, "suffix" : "" }, { "dropping-particle" : "", "family" : "Hillebrand", "given" : "Helmut", "non-dropping-particle" : "", "parse-names" : false, "suffix" : "" } ], "container-title" : "Oecologia", "id" : "ITEM-1", "issue" : "3", "issued" : { "date-parts" : [ [ "2012" ] ] }, "page" : "803-809", "title" : "The relationship between species richness and evenness: A meta-analysis of studies across aquatic ecosystems", "type" : "article-journal", "volume" : "169" }, "uris" : [ "http://www.mendeley.com/documents/?uuid=0036ae44-9780-402e-9c55-b09b68e44108" ] } ], "mendeley" : { "formattedCitation" : "(Soininen et al. 2012)", "plainTextFormattedCitation" : "(Soininen et al. 2012)", "previouslyFormattedCitation" : "(Soininen et al. 2012)" }, "properties" : { "noteIndex" : 0 }, "schema" : "https://github.com/citation-style-language/schema/raw/master/csl-citation.json" }</w:instrText>
      </w:r>
      <w:r w:rsidR="009F5956">
        <w:fldChar w:fldCharType="separate"/>
      </w:r>
      <w:r w:rsidR="003E19B1" w:rsidRPr="003E19B1">
        <w:rPr>
          <w:noProof/>
        </w:rPr>
        <w:t>(Soininen et al. 2012)</w:t>
      </w:r>
      <w:r w:rsidR="009F5956">
        <w:fldChar w:fldCharType="end"/>
      </w:r>
      <w:r w:rsidR="001369FB">
        <w:t>.</w:t>
      </w:r>
    </w:p>
    <w:p w14:paraId="77E3491C" w14:textId="600798C7" w:rsidR="00F71F63" w:rsidRDefault="001369FB" w:rsidP="002F70BB">
      <w:pPr>
        <w:ind w:firstLine="360"/>
      </w:pPr>
      <w:r>
        <w:t xml:space="preserve">The link between change in </w:t>
      </w:r>
      <w:r w:rsidR="00175C84">
        <w:t xml:space="preserve">a </w:t>
      </w:r>
      <w:r>
        <w:t xml:space="preserve">species richness and </w:t>
      </w:r>
      <w:r w:rsidR="00175C84">
        <w:t xml:space="preserve">a change in </w:t>
      </w:r>
      <w:r>
        <w:t xml:space="preserve">evenness has been less well studied. </w:t>
      </w:r>
      <w:r w:rsidR="00175C84">
        <w:t>Simulation studies have detected p</w:t>
      </w:r>
      <w:r w:rsidR="00443031">
        <w:t xml:space="preserve">ositive relationships </w:t>
      </w:r>
      <w:r w:rsidR="00175C84">
        <w:t xml:space="preserve">between </w:t>
      </w:r>
      <w:r w:rsidR="00443031" w:rsidRPr="00C0001C">
        <w:fldChar w:fldCharType="begin" w:fldLock="1"/>
      </w:r>
      <w:r w:rsidR="00DD28EF">
        <w:instrText>ADDIN CSL_CITATION { "citationItems" : [ { "id" : "ITEM-1", "itemData" : { "DOI" : "10.1016/j.biocon.2016.08.024", "ISBN" : "0006-3207", "ISSN" : "00063207", "abstract" : "A large number of diversity metrics are available to study and monitor biodiversity, and their responses to biodiversity changes are not necessarily coherent with each other. The choice of biodiversity metrics may thus strongly affect our interpretation of biodiversity change and, hence, prioritization of resources for conservation. Therefore it is crucial to understand which metrics respond to certain changes, are the most sensitive to change, show consistent responses across different communities, detect early signals of species decline, and are insensitive to demographic stochasticity. Here we generated synthetic communities and simulated changes in their composition according to 9 scenarios of biodiversity change to investigate the behaviour of 12 biodiversity metrics. Metrics showed diverse abilities to detect changes under different scenarios. S\u00f8rensen similarity index, arithmetic and geometric mean abundance, and species and functional richness were the most sensitive to community changes. S\u00f8rensen similarity index, species richness and geometric abundance showed consistent responses across all simulated communities and scenarios. S\u00f8rensen similarity index and geometric mean abundance were able to detect early signals of species decline. Geometric mean abundance, and functional evenness under certain scenarios, had the greatest ability to distinguish directional trends from stochastic changes, but S\u00f8rensen similarity index and geometric mean abundance were the only indices to show consistent signals under all replicates and scenarios. Classic abundance-weighted heterogeneity indices (e.g. Shannon index) were insensitive to certain changes or showed misleading responses, and are therefore unsuitable for comparison of biological communities. We therefore suggest that separate metrics of species composition, richness, and abundance should be reported instead of (or in addition to) composite metrics like the Shannon index.", "author" : [ { "dropping-particle" : "", "family" : "Santini", "given" : "Luca", "non-dropping-particle" : "", "parse-names" : false, "suffix" : "" }, { "dropping-particle" : "", "family" : "Belmaker", "given" : "Jonathan", "non-dropping-particle" : "", "parse-names" : false, "suffix" : "" }, { "dropping-particle" : "", "family" : "Costello", "given" : "Mark J.", "non-dropping-particle" : "", "parse-names" : false, "suffix" : "" }, { "dropping-particle" : "", "family" : "Pereira", "given" : "Henrique M.", "non-dropping-particle" : "", "parse-names" : false, "suffix" : "" }, { "dropping-particle" : "", "family" : "Rossberg", "given" : "Axel G.", "non-dropping-particle" : "", "parse-names" : false, "suffix" : "" }, { "dropping-particle" : "", "family" : "Schipper", "given" : "Aafke M.", "non-dropping-particle" : "", "parse-names" : false, "suffix" : "" }, { "dropping-particle" : "", "family" : "Ceausu", "given" : "Silvia", "non-dropping-particle" : "", "parse-names" : false, "suffix" : "" }, { "dropping-particle" : "", "family" : "Dornelas", "given" : "Maria", "non-dropping-particle" : "", "parse-names" : false, "suffix" : "" }, { "dropping-particle" : "", "family" : "Hilbers", "given" : "Jelle P.", "non-dropping-particle" : "", "parse-names" : false, "suffix" : "" }, { "dropping-particle" : "", "family" : "Hortal", "given" : "Joaquin", "non-dropping-particle" : "", "parse-names" : false, "suffix" : "" }, { "dropping-particle" : "", "family" : "Huijbregts", "given" : "Mark A J", "non-dropping-particle" : "", "parse-names" : false, "suffix" : "" }, { "dropping-particle" : "", "family" : "Navarro", "given" : "Laetitia M.", "non-dropping-particle" : "", "parse-names" : false, "suffix" : "" }, { "dropping-particle" : "", "family" : "Schiffers", "given" : "Katja H.", "non-dropping-particle" : "", "parse-names" : false, "suffix" : "" }, { "dropping-particle" : "", "family" : "Visconti", "given" : "Piero", "non-dropping-particle" : "", "parse-names" : false, "suffix" : "" }, { "dropping-particle" : "", "family" : "Rondinini", "given" : "Carlo", "non-dropping-particle" : "", "parse-names" : false, "suffix" : "" } ], "container-title" : "Biological Conservation", "id" : "ITEM-1", "issued" : { "date-parts" : [ [ "2016" ] ] }, "page" : "1-10", "title" : "Assessing the suitability of diversity metrics to detect biodiversity change", "type" : "article-journal" }, "uris" : [ "http://www.mendeley.com/documents/?uuid=5bec3ef5-0d25-43eb-bf5d-8455b9095e67" ] } ], "mendeley" : { "formattedCitation" : "(Santini et al. 2016)", "plainTextFormattedCitation" : "(Santini et al. 2016)", "previouslyFormattedCitation" : "(Santini et al. 2016)" }, "properties" : { "noteIndex" : 0 }, "schema" : "https://github.com/citation-style-language/schema/raw/master/csl-citation.json" }</w:instrText>
      </w:r>
      <w:r w:rsidR="00443031" w:rsidRPr="00C0001C">
        <w:fldChar w:fldCharType="separate"/>
      </w:r>
      <w:r w:rsidR="003E19B1" w:rsidRPr="003E19B1">
        <w:rPr>
          <w:noProof/>
        </w:rPr>
        <w:t>(Santini et al. 2016)</w:t>
      </w:r>
      <w:r w:rsidR="00443031" w:rsidRPr="00C0001C">
        <w:fldChar w:fldCharType="end"/>
      </w:r>
      <w:r w:rsidR="00443031" w:rsidRPr="00C0001C">
        <w:fldChar w:fldCharType="begin" w:fldLock="1"/>
      </w:r>
      <w:r w:rsidR="00DD28EF">
        <w:instrText>ADDIN CSL_CITATION { "citationItems" : [ { "id" : "ITEM-1", "itemData" : { "DOI" : "10.1086/688046", "ISBN" : "0000000264402", "ISSN" : "0003-0147", "PMID" : "27622875", "abstract" : "Understanding the effects of biodiversity on community persistence and productivity is key to managing both natural and production systems. Because rare species face greater danger of extinction, species evenness, a measure of how similar abundances are across species in a community, is seen as a key component of biodiversity. However, previous studies have failed to find a consistent associ- ation of species evenness with species survival and biomass produc- tion. Here we provide a theoretical framework for the relationship among these three elements. We demonstrate that the lack of consis- tent outcomes is not an idiosyncratic artifact of different studies but can be unified under one common framework. Applying a niche theory approach, we confirmthat under demographic stochasticity even- ness is a general indicator of the risk of future species extinctions in a community, in accordance with the majority of empirical studies. In contrast, evenness cannot be used as a direct indicator of the level of biomass production in a community. When a single species dominates, as expressed by the constraints imposed by the population dynamics, biomass production depends on the niche position of the dominating species and can increase or decrease with evenness. We demonstrate that high species evenness and an intermediate level of biomass production is the configuration that maximizes the average species survival probability in response to demographic stochasticity.", "author" : [ { "dropping-particle" : "", "family" : "Rohr", "given" : "Rudolf P.", "non-dropping-particle" : "", "parse-names" : false, "suffix" : "" }, { "dropping-particle" : "", "family" : "Saavedra", "given" : "Serguei", "non-dropping-particle" : "", "parse-names" : false, "suffix" : "" }, { "dropping-particle" : "", "family" : "Peralta", "given" : "Guadalupe", "non-dropping-particle" : "", "parse-names" : false, "suffix" : "" }, { "dropping-particle" : "", "family" : "Frost", "given" : "Carol M.", "non-dropping-particle" : "", "parse-names" : false, "suffix" : "" }, { "dropping-particle" : "", "family" : "Bersier", "given" : "Louis-F\u00e9lix", "non-dropping-particle" : "", "parse-names" : false, "suffix" : "" }, { "dropping-particle" : "", "family" : "Bascompte", "given" : "Jordi", "non-dropping-particle" : "", "parse-names" : false, "suffix" : "" }, { "dropping-particle" : "", "family" : "Tylianakis", "given" : "Jason M.", "non-dropping-particle" : "", "parse-names" : false, "suffix" : "" } ], "container-title" : "The American Naturalist", "id" : "ITEM-1", "issue" : "4", "issued" : { "date-parts" : [ [ "2016" ] ] }, "page" : "411-422", "title" : "Persist or Produce: A Community Trade-Off Tuned by Species Evenness", "type" : "article-journal", "volume" : "188" }, "uris" : [ "http://www.mendeley.com/documents/?uuid=6bfe3ef1-dd2b-48f0-8742-acccc96e21e3" ] } ], "mendeley" : { "formattedCitation" : "(Rohr et al. 2016)", "plainTextFormattedCitation" : "(Rohr et al. 2016)", "previouslyFormattedCitation" : "(Rohr et al. 2016)" }, "properties" : { "noteIndex" : 0 }, "schema" : "https://github.com/citation-style-language/schema/raw/master/csl-citation.json" }</w:instrText>
      </w:r>
      <w:r w:rsidR="00443031" w:rsidRPr="00C0001C">
        <w:fldChar w:fldCharType="separate"/>
      </w:r>
      <w:r w:rsidR="003E19B1" w:rsidRPr="003E19B1">
        <w:rPr>
          <w:noProof/>
        </w:rPr>
        <w:t>(Rohr et al. 2016)</w:t>
      </w:r>
      <w:r w:rsidR="00443031" w:rsidRPr="00C0001C">
        <w:fldChar w:fldCharType="end"/>
      </w:r>
      <w:r w:rsidR="00443031">
        <w:t xml:space="preserve">. </w:t>
      </w:r>
      <w:r w:rsidR="002F70BB">
        <w:t xml:space="preserve">Evenness can </w:t>
      </w:r>
      <w:r w:rsidR="00175C84">
        <w:t xml:space="preserve">even </w:t>
      </w:r>
      <w:r w:rsidR="002F70BB">
        <w:t xml:space="preserve">be considered an indicator of </w:t>
      </w:r>
      <w:r w:rsidR="003E19B1">
        <w:t>extinction</w:t>
      </w:r>
      <w:r w:rsidR="009A188B">
        <w:t xml:space="preserve"> risk</w:t>
      </w:r>
      <w:r w:rsidR="003E19B1">
        <w:t xml:space="preserve"> within assemblages, because an increasingly uneven assemblage will contain increasing numbers of rare species </w:t>
      </w:r>
      <w:r w:rsidR="00175C84">
        <w:t xml:space="preserve">with declining populations </w:t>
      </w:r>
      <w:r w:rsidR="002F70BB" w:rsidRPr="00C0001C">
        <w:fldChar w:fldCharType="begin" w:fldLock="1"/>
      </w:r>
      <w:r w:rsidR="00DD28EF">
        <w:instrText>ADDIN CSL_CITATION { "citationItems" : [ { "id" : "ITEM-1", "itemData" : { "DOI" : "10.1086/688046", "ISBN" : "0000000264402", "ISSN" : "0003-0147", "PMID" : "27622875", "abstract" : "Understanding the effects of biodiversity on community persistence and productivity is key to managing both natural and production systems. Because rare species face greater danger of extinction, species evenness, a measure of how similar abundances are across species in a community, is seen as a key component of biodiversity. However, previous studies have failed to find a consistent associ- ation of species evenness with species survival and biomass produc- tion. Here we provide a theoretical framework for the relationship among these three elements. We demonstrate that the lack of consis- tent outcomes is not an idiosyncratic artifact of different studies but can be unified under one common framework. Applying a niche theory approach, we confirmthat under demographic stochasticity even- ness is a general indicator of the risk of future species extinctions in a community, in accordance with the majority of empirical studies. In contrast, evenness cannot be used as a direct indicator of the level of biomass production in a community. When a single species dominates, as expressed by the constraints imposed by the population dynamics, biomass production depends on the niche position of the dominating species and can increase or decrease with evenness. We demonstrate that high species evenness and an intermediate level of biomass production is the configuration that maximizes the average species survival probability in response to demographic stochasticity.", "author" : [ { "dropping-particle" : "", "family" : "Rohr", "given" : "Rudolf P.", "non-dropping-particle" : "", "parse-names" : false, "suffix" : "" }, { "dropping-particle" : "", "family" : "Saavedra", "given" : "Serguei", "non-dropping-particle" : "", "parse-names" : false, "suffix" : "" }, { "dropping-particle" : "", "family" : "Peralta", "given" : "Guadalupe", "non-dropping-particle" : "", "parse-names" : false, "suffix" : "" }, { "dropping-particle" : "", "family" : "Frost", "given" : "Carol M.", "non-dropping-particle" : "", "parse-names" : false, "suffix" : "" }, { "dropping-particle" : "", "family" : "Bersier", "given" : "Louis-F\u00e9lix", "non-dropping-particle" : "", "parse-names" : false, "suffix" : "" }, { "dropping-particle" : "", "family" : "Bascompte", "given" : "Jordi", "non-dropping-particle" : "", "parse-names" : false, "suffix" : "" }, { "dropping-particle" : "", "family" : "Tylianakis", "given" : "Jason M.", "non-dropping-particle" : "", "parse-names" : false, "suffix" : "" } ], "container-title" : "The American Naturalist", "id" : "ITEM-1", "issue" : "4", "issued" : { "date-parts" : [ [ "2016" ] ] }, "page" : "411-422", "title" : "Persist or Produce: A Community Trade-Off Tuned by Species Evenness", "type" : "article-journal", "volume" : "188" }, "uris" : [ "http://www.mendeley.com/documents/?uuid=6bfe3ef1-dd2b-48f0-8742-acccc96e21e3" ] } ], "mendeley" : { "formattedCitation" : "(Rohr et al. 2016)", "plainTextFormattedCitation" : "(Rohr et al. 2016)", "previouslyFormattedCitation" : "(Rohr et al. 2016)" }, "properties" : { "noteIndex" : 0 }, "schema" : "https://github.com/citation-style-language/schema/raw/master/csl-citation.json" }</w:instrText>
      </w:r>
      <w:r w:rsidR="002F70BB" w:rsidRPr="00C0001C">
        <w:fldChar w:fldCharType="separate"/>
      </w:r>
      <w:r w:rsidR="003E19B1" w:rsidRPr="003E19B1">
        <w:rPr>
          <w:noProof/>
        </w:rPr>
        <w:t>(Rohr et al. 2016)</w:t>
      </w:r>
      <w:r w:rsidR="002F70BB" w:rsidRPr="00C0001C">
        <w:fldChar w:fldCharType="end"/>
      </w:r>
      <w:r w:rsidR="003E19B1">
        <w:t>.</w:t>
      </w:r>
      <w:r w:rsidR="002F70BB">
        <w:t xml:space="preserve"> </w:t>
      </w:r>
      <w:r w:rsidR="003E19B1">
        <w:t xml:space="preserve">Furthermore, </w:t>
      </w:r>
      <w:r w:rsidR="004276B4" w:rsidRPr="00C0001C">
        <w:fldChar w:fldCharType="begin" w:fldLock="1"/>
      </w:r>
      <w:r w:rsidR="00DD28EF">
        <w:instrText>ADDIN CSL_CITATION { "citationItems" : [ { "id" : "ITEM-1", "itemData" : { "DOI" : "10.1007/s10750-016-2968-3", "ISBN" : "0018-8158", "ISSN" : "15735117", "abstract" : "We examined the relationship between species richness (S) and evenness (J) within a novel, community assembly framework. We hypothesized that environmental stress leads to filtering (increasing the proportional abundance of tolerant species) and taxonomic dispersion (decreasing the number of species within genera and families). Environmental filtering would cause a decline in S by eliminating some stress-sensitive species and a reduction of J by allowing only tolerant species to maintain large populations. Taxonomic relatedness may influence both S and J by controlling the nature of interspecific interactions\u2014positive under taxonomic dispersion versus negative under taxonomic clustering. Therefore, the S\u2013J relationship may be a product of environmental filtering and taxonomic relatedness. We tested this framework with redundancy analyses and structural equation models using continental stream diatom and fish data. We confirmed that (i) environmental stress, defined by watershed forest cover, slope, and temperature, caused filtering (lower sensitive:tolerant species abundance ratios) and taxonomic dispersion (elevated genus:species richness and family:species richness ratios); (ii) S and J, which declined with filtering and taxonomic dispersion, exhibited a positive relationship; and (iii) the role of filtering on J was pronounced only under stressful conditions, while taxonomic dispersion remained an important predictor of J across stressful and favorable environments.", "author" : [ { "dropping-particle" : "", "family" : "Passy", "given" : "Sophia I.", "non-dropping-particle" : "", "parse-names" : false, "suffix" : "" }, { "dropping-particle" : "", "family" : "Bottin", "given" : "Marius", "non-dropping-particle" : "", "parse-names" : false, "suffix" : "" }, { "dropping-particle" : "", "family" : "Soininen", "given" : "Janne", "non-dropping-particle" : "", "parse-names" : false, "suffix" : "" }, { "dropping-particle" : "", "family" : "Hillebrand", "given" : "Helmut", "non-dropping-particle" : "", "parse-names" : false, "suffix" : "" } ], "container-title" : "Hydrobiologia", "id" : "ITEM-1", "issue" : "1", "issued" : { "date-parts" : [ [ "2017" ] ] }, "page" : "243-253", "publisher" : "Springer International Publishing", "title" : "Environmental filtering and taxonomic relatedness underlie the species richness\u2013evenness relationship", "type" : "article-journal", "volume" : "787" }, "uris" : [ "http://www.mendeley.com/documents/?uuid=750becd2-9e68-447e-b7a1-00f0f58836a7" ] } ], "mendeley" : { "formattedCitation" : "(Passy et al. 2017)", "plainTextFormattedCitation" : "(Passy et al. 2017)", "previouslyFormattedCitation" : "(Passy et al. 2017)" }, "properties" : { "noteIndex" : 0 }, "schema" : "https://github.com/citation-style-language/schema/raw/master/csl-citation.json" }</w:instrText>
      </w:r>
      <w:r w:rsidR="004276B4" w:rsidRPr="00C0001C">
        <w:fldChar w:fldCharType="separate"/>
      </w:r>
      <w:r w:rsidR="003E19B1" w:rsidRPr="003E19B1">
        <w:rPr>
          <w:noProof/>
        </w:rPr>
        <w:t>(Passy et al. 2017)</w:t>
      </w:r>
      <w:r w:rsidR="004276B4" w:rsidRPr="00C0001C">
        <w:fldChar w:fldCharType="end"/>
      </w:r>
      <w:r w:rsidR="004276B4">
        <w:t xml:space="preserve"> suggest a theoretical framework where community assembly processes cause species richness and evenness to decline under stressful situations. </w:t>
      </w:r>
      <w:r w:rsidR="00C37F0D">
        <w:t>Increasing environmental stress filters communities based on tolerance</w:t>
      </w:r>
      <w:r w:rsidR="00175C84">
        <w:t xml:space="preserve">. More </w:t>
      </w:r>
      <w:r w:rsidR="00C37F0D">
        <w:t xml:space="preserve">tolerant species becoming more abundant and less tolerant species becoming less </w:t>
      </w:r>
      <w:r w:rsidR="00175C84">
        <w:t>abundant, with are species eventually becoming eliminated</w:t>
      </w:r>
      <w:r w:rsidR="004276B4">
        <w:t xml:space="preserve">. </w:t>
      </w:r>
      <w:r w:rsidR="00C37F0D" w:rsidRPr="00C0001C">
        <w:fldChar w:fldCharType="begin" w:fldLock="1"/>
      </w:r>
      <w:r w:rsidR="00C37F0D">
        <w:instrText>ADDIN CSL_CITATION { "citationItems" : [ { "id" : "ITEM-1", "itemData" : { "DOI" : "10.1007/s10750-016-2968-3", "ISBN" : "0018-8158", "ISSN" : "15735117", "abstract" : "We examined the relationship between species richness (S) and evenness (J) within a novel, community assembly framework. We hypothesized that environmental stress leads to filtering (increasing the proportional abundance of tolerant species) and taxonomic dispersion (decreasing the number of species within genera and families). Environmental filtering would cause a decline in S by eliminating some stress-sensitive species and a reduction of J by allowing only tolerant species to maintain large populations. Taxonomic relatedness may influence both S and J by controlling the nature of interspecific interactions\u2014positive under taxonomic dispersion versus negative under taxonomic clustering. Therefore, the S\u2013J relationship may be a product of environmental filtering and taxonomic relatedness. We tested this framework with redundancy analyses and structural equation models using continental stream diatom and fish data. We confirmed that (i) environmental stress, defined by watershed forest cover, slope, and temperature, caused filtering (lower sensitive:tolerant species abundance ratios) and taxonomic dispersion (elevated genus:species richness and family:species richness ratios); (ii) S and J, which declined with filtering and taxonomic dispersion, exhibited a positive relationship; and (iii) the role of filtering on J was pronounced only under stressful conditions, while taxonomic dispersion remained an important predictor of J across stressful and favorable environments.", "author" : [ { "dropping-particle" : "", "family" : "Passy", "given" : "Sophia I.", "non-dropping-particle" : "", "parse-names" : false, "suffix" : "" }, { "dropping-particle" : "", "family" : "Bottin", "given" : "Marius", "non-dropping-particle" : "", "parse-names" : false, "suffix" : "" }, { "dropping-particle" : "", "family" : "Soininen", "given" : "Janne", "non-dropping-particle" : "", "parse-names" : false, "suffix" : "" }, { "dropping-particle" : "", "family" : "Hillebrand", "given" : "Helmut", "non-dropping-particle" : "", "parse-names" : false, "suffix" : "" } ], "container-title" : "Hydrobiologia", "id" : "ITEM-1", "issue" : "1", "issued" : { "date-parts" : [ [ "2017" ] ] }, "page" : "243-253", "publisher" : "Springer International Publishing", "title" : "Environmental filtering and taxonomic relatedness underlie the species richness\u2013evenness relationship", "type" : "article-journal", "volume" : "787" }, "uris" : [ "http://www.mendeley.com/documents/?uuid=750becd2-9e68-447e-b7a1-00f0f58836a7" ] } ], "mendeley" : { "formattedCitation" : "(Passy et al. 2017)", "plainTextFormattedCitation" : "(Passy et al. 2017)", "previouslyFormattedCitation" : "(Passy et al. 2017)" }, "properties" : { "noteIndex" : 0 }, "schema" : "https://github.com/citation-style-language/schema/raw/master/csl-citation.json" }</w:instrText>
      </w:r>
      <w:r w:rsidR="00C37F0D" w:rsidRPr="00C0001C">
        <w:fldChar w:fldCharType="separate"/>
      </w:r>
      <w:r w:rsidR="00C37F0D" w:rsidRPr="003E19B1">
        <w:rPr>
          <w:noProof/>
        </w:rPr>
        <w:t>(Passy et al. 2017)</w:t>
      </w:r>
      <w:r w:rsidR="00C37F0D" w:rsidRPr="00C0001C">
        <w:fldChar w:fldCharType="end"/>
      </w:r>
      <w:r w:rsidR="00C37F0D">
        <w:t xml:space="preserve"> </w:t>
      </w:r>
      <w:r w:rsidR="004276B4">
        <w:t xml:space="preserve">found evidence for this theory in </w:t>
      </w:r>
      <w:r w:rsidR="004276B4" w:rsidRPr="00C0001C">
        <w:t>fish and diatom assemblages</w:t>
      </w:r>
      <w:r w:rsidR="004276B4">
        <w:t xml:space="preserve">, particularly in high stress assemblages. </w:t>
      </w:r>
    </w:p>
    <w:p w14:paraId="06C1AC16" w14:textId="18A5EF2F" w:rsidR="002F70BB" w:rsidRPr="002F70BB" w:rsidRDefault="002F70BB" w:rsidP="002F70BB">
      <w:pPr>
        <w:ind w:firstLine="360"/>
      </w:pPr>
      <w:r>
        <w:t xml:space="preserve">Here we undertake a </w:t>
      </w:r>
      <w:r w:rsidR="003E19B1">
        <w:t xml:space="preserve">global </w:t>
      </w:r>
      <w:r>
        <w:t xml:space="preserve">meta-analysis of the relationship between species richness </w:t>
      </w:r>
      <w:r w:rsidR="00175C84">
        <w:t xml:space="preserve">change </w:t>
      </w:r>
      <w:r>
        <w:t>and evenness change. Assemblage data from marine, terrestrial and freshwater systems are included, as well as t</w:t>
      </w:r>
      <w:r w:rsidR="003E19B1">
        <w:t>axa ranging from vertebrates,</w:t>
      </w:r>
      <w:r>
        <w:t xml:space="preserve"> invertebrates and plants. We hypothesis that evenness change will be positively related to richness change</w:t>
      </w:r>
      <w:r w:rsidR="003E19B1">
        <w:t xml:space="preserve"> in most assemblages, because increasingly uneven assemblages have more species at risk of extinction</w:t>
      </w:r>
      <w:r w:rsidR="00175C84">
        <w:t xml:space="preserve"> </w:t>
      </w:r>
      <w:r w:rsidR="003E19B1" w:rsidRPr="00C0001C">
        <w:fldChar w:fldCharType="begin" w:fldLock="1"/>
      </w:r>
      <w:r w:rsidR="00DD28EF">
        <w:instrText>ADDIN CSL_CITATION { "citationItems" : [ { "id" : "ITEM-1", "itemData" : { "DOI" : "10.1086/688046", "ISBN" : "0000000264402", "ISSN" : "0003-0147", "PMID" : "27622875", "abstract" : "Understanding the effects of biodiversity on community persistence and productivity is key to managing both natural and production systems. Because rare species face greater danger of extinction, species evenness, a measure of how similar abundances are across species in a community, is seen as a key component of biodiversity. However, previous studies have failed to find a consistent associ- ation of species evenness with species survival and biomass produc- tion. Here we provide a theoretical framework for the relationship among these three elements. We demonstrate that the lack of consis- tent outcomes is not an idiosyncratic artifact of different studies but can be unified under one common framework. Applying a niche theory approach, we confirmthat under demographic stochasticity even- ness is a general indicator of the risk of future species extinctions in a community, in accordance with the majority of empirical studies. In contrast, evenness cannot be used as a direct indicator of the level of biomass production in a community. When a single species dominates, as expressed by the constraints imposed by the population dynamics, biomass production depends on the niche position of the dominating species and can increase or decrease with evenness. We demonstrate that high species evenness and an intermediate level of biomass production is the configuration that maximizes the average species survival probability in response to demographic stochasticity.", "author" : [ { "dropping-particle" : "", "family" : "Rohr", "given" : "Rudolf P.", "non-dropping-particle" : "", "parse-names" : false, "suffix" : "" }, { "dropping-particle" : "", "family" : "Saavedra", "given" : "Serguei", "non-dropping-particle" : "", "parse-names" : false, "suffix" : "" }, { "dropping-particle" : "", "family" : "Peralta", "given" : "Guadalupe", "non-dropping-particle" : "", "parse-names" : false, "suffix" : "" }, { "dropping-particle" : "", "family" : "Frost", "given" : "Carol M.", "non-dropping-particle" : "", "parse-names" : false, "suffix" : "" }, { "dropping-particle" : "", "family" : "Bersier", "given" : "Louis-F\u00e9lix", "non-dropping-particle" : "", "parse-names" : false, "suffix" : "" }, { "dropping-particle" : "", "family" : "Bascompte", "given" : "Jordi", "non-dropping-particle" : "", "parse-names" : false, "suffix" : "" }, { "dropping-particle" : "", "family" : "Tylianakis", "given" : "Jason M.", "non-dropping-particle" : "", "parse-names" : false, "suffix" : "" } ], "container-title" : "The American Naturalist", "id" : "ITEM-1", "issue" : "4", "issued" : { "date-parts" : [ [ "2016" ] ] }, "page" : "411-422", "title" : "Persist or Produce: A Community Trade-Off Tuned by Species Evenness", "type" : "article-journal", "volume" : "188" }, "uris" : [ "http://www.mendeley.com/documents/?uuid=6bfe3ef1-dd2b-48f0-8742-acccc96e21e3" ] } ], "mendeley" : { "formattedCitation" : "(Rohr et al. 2016)", "plainTextFormattedCitation" : "(Rohr et al. 2016)", "previouslyFormattedCitation" : "(Rohr et al. 2016)" }, "properties" : { "noteIndex" : 0 }, "schema" : "https://github.com/citation-style-language/schema/raw/master/csl-citation.json" }</w:instrText>
      </w:r>
      <w:r w:rsidR="003E19B1" w:rsidRPr="00C0001C">
        <w:fldChar w:fldCharType="separate"/>
      </w:r>
      <w:r w:rsidR="003E19B1" w:rsidRPr="003E19B1">
        <w:rPr>
          <w:noProof/>
        </w:rPr>
        <w:t>(Rohr et al. 2016)</w:t>
      </w:r>
      <w:r w:rsidR="003E19B1" w:rsidRPr="00C0001C">
        <w:fldChar w:fldCharType="end"/>
      </w:r>
      <w:r w:rsidR="003E19B1" w:rsidRPr="00C0001C">
        <w:fldChar w:fldCharType="begin" w:fldLock="1"/>
      </w:r>
      <w:r w:rsidR="00DD28EF">
        <w:instrText>ADDIN CSL_CITATION { "citationItems" : [ { "id" : "ITEM-1", "itemData" : { "DOI" : "10.1007/s10750-016-2968-3", "ISBN" : "0018-8158", "ISSN" : "15735117", "abstract" : "We examined the relationship between species richness (S) and evenness (J) within a novel, community assembly framework. We hypothesized that environmental stress leads to filtering (increasing the proportional abundance of tolerant species) and taxonomic dispersion (decreasing the number of species within genera and families). Environmental filtering would cause a decline in S by eliminating some stress-sensitive species and a reduction of J by allowing only tolerant species to maintain large populations. Taxonomic relatedness may influence both S and J by controlling the nature of interspecific interactions\u2014positive under taxonomic dispersion versus negative under taxonomic clustering. Therefore, the S\u2013J relationship may be a product of environmental filtering and taxonomic relatedness. We tested this framework with redundancy analyses and structural equation models using continental stream diatom and fish data. We confirmed that (i) environmental stress, defined by watershed forest cover, slope, and temperature, caused filtering (lower sensitive:tolerant species abundance ratios) and taxonomic dispersion (elevated genus:species richness and family:species richness ratios); (ii) S and J, which declined with filtering and taxonomic dispersion, exhibited a positive relationship; and (iii) the role of filtering on J was pronounced only under stressful conditions, while taxonomic dispersion remained an important predictor of J across stressful and favorable environments.", "author" : [ { "dropping-particle" : "", "family" : "Passy", "given" : "Sophia I.", "non-dropping-particle" : "", "parse-names" : false, "suffix" : "" }, { "dropping-particle" : "", "family" : "Bottin", "given" : "Marius", "non-dropping-particle" : "", "parse-names" : false, "suffix" : "" }, { "dropping-particle" : "", "family" : "Soininen", "given" : "Janne", "non-dropping-particle" : "", "parse-names" : false, "suffix" : "" }, { "dropping-particle" : "", "family" : "Hillebrand", "given" : "Helmut", "non-dropping-particle" : "", "parse-names" : false, "suffix" : "" } ], "container-title" : "Hydrobiologia", "id" : "ITEM-1", "issue" : "1", "issued" : { "date-parts" : [ [ "2017" ] ] }, "page" : "243-253", "publisher" : "Springer International Publishing", "title" : "Environmental filtering and taxonomic relatedness underlie the species richness\u2013evenness relationship", "type" : "article-journal", "volume" : "787" }, "uris" : [ "http://www.mendeley.com/documents/?uuid=750becd2-9e68-447e-b7a1-00f0f58836a7" ] } ], "mendeley" : { "formattedCitation" : "(Passy et al. 2017)", "plainTextFormattedCitation" : "(Passy et al. 2017)", "previouslyFormattedCitation" : "(Passy et al. 2017)" }, "properties" : { "noteIndex" : 0 }, "schema" : "https://github.com/citation-style-language/schema/raw/master/csl-citation.json" }</w:instrText>
      </w:r>
      <w:r w:rsidR="003E19B1" w:rsidRPr="00C0001C">
        <w:fldChar w:fldCharType="separate"/>
      </w:r>
      <w:r w:rsidR="003E19B1" w:rsidRPr="003E19B1">
        <w:rPr>
          <w:noProof/>
        </w:rPr>
        <w:t>(Passy et al. 2017)</w:t>
      </w:r>
      <w:r w:rsidR="003E19B1" w:rsidRPr="00C0001C">
        <w:fldChar w:fldCharType="end"/>
      </w:r>
      <w:r w:rsidR="003E19B1">
        <w:t xml:space="preserve">. However in small assemblages evenness change will negatively correlate with species richness change because of the statistical relationship between metrics </w:t>
      </w:r>
      <w:r w:rsidR="003E19B1">
        <w:fldChar w:fldCharType="begin" w:fldLock="1"/>
      </w:r>
      <w:r w:rsidR="00DD28EF">
        <w:instrText>ADDIN CSL_CITATION { "citationItems" : [ { "id" : "ITEM-1", "itemData" : { "DOI" : "10.1016/j.jtbi.2006.04.017", "ISBN" : "0022-5193", "ISSN" : "00225193", "PMID" : "16782132", "abstract" : "Evenness is the component of species diversity that was built to be mathematically independent from species richness. Yet, earlier work questioned the generality of this independence. However, this earlier work involved only a few relative abundance distributions (RADs), very limited gradients of species richness, or evenness indices, such as Pielou's index, that were not defined in relation to a precise, coherent set of axioms. We show that for very different theoretical RADs, a relationship between evenness indices and species richness does exist and is strong-at least for some RADs and/or when species richness is under 20. Furthermore, this relationship is mostly negative, which contradicts some previous studies. We also show that, for the very uneven RADs we tested, evenness indices depend even more on species richness than diversity indices do. Finally, we discuss the philosophy behind the analysis of evenness-richness relationships within and between RADs, as well as the interest of correcting evenness indices for species richness when species richness varies, especially with many values under 20. \u00a9 2006 Elsevier Ltd. All rights reserved.", "author" : [ { "dropping-particle" : "", "family" : "Gosselin", "given" : "Fr\u00e9d\u00e9ric", "non-dropping-particle" : "", "parse-names" : false, "suffix" : "" } ], "container-title" : "Journal of Theoretical Biology", "id" : "ITEM-1", "issue" : "3", "issued" : { "date-parts" : [ [ "2006" ] ] }, "page" : "591-597", "title" : "An assessment of the dependence of evenness indices on species richness", "type" : "article-journal", "volume" : "242" }, "uris" : [ "http://www.mendeley.com/documents/?uuid=1b878177-cd40-4eb4-8133-9eabf4168192" ] } ], "mendeley" : { "formattedCitation" : "(Gosselin 2006)", "plainTextFormattedCitation" : "(Gosselin 2006)", "previouslyFormattedCitation" : "(Gosselin 2006)" }, "properties" : { "noteIndex" : 0 }, "schema" : "https://github.com/citation-style-language/schema/raw/master/csl-citation.json" }</w:instrText>
      </w:r>
      <w:r w:rsidR="003E19B1">
        <w:fldChar w:fldCharType="separate"/>
      </w:r>
      <w:r w:rsidR="003E19B1" w:rsidRPr="003E19B1">
        <w:rPr>
          <w:noProof/>
        </w:rPr>
        <w:t>(Gosselin 2006)</w:t>
      </w:r>
      <w:r w:rsidR="003E19B1">
        <w:fldChar w:fldCharType="end"/>
      </w:r>
      <w:r w:rsidR="003E19B1">
        <w:t xml:space="preserve">. </w:t>
      </w:r>
    </w:p>
    <w:p w14:paraId="01B41481" w14:textId="0F92F068" w:rsidR="00F84FF7" w:rsidRDefault="00F84FF7" w:rsidP="00F84FF7">
      <w:pPr>
        <w:pStyle w:val="Heading1"/>
      </w:pPr>
      <w:r>
        <w:t>Methods</w:t>
      </w:r>
    </w:p>
    <w:p w14:paraId="4D04D224" w14:textId="23BB730C" w:rsidR="0001657C" w:rsidRDefault="0001657C" w:rsidP="0001657C">
      <w:pPr>
        <w:pStyle w:val="Heading2"/>
      </w:pPr>
      <w:r>
        <w:t>Data</w:t>
      </w:r>
    </w:p>
    <w:p w14:paraId="12712A03" w14:textId="5729C013" w:rsidR="00DD28EF" w:rsidRPr="00DD28EF" w:rsidRDefault="00DD28EF" w:rsidP="00DD28EF">
      <w:r>
        <w:t>We used the BioTIME database (</w:t>
      </w:r>
      <w:r w:rsidRPr="00DF0B12">
        <w:rPr>
          <w:color w:val="FF0000"/>
        </w:rPr>
        <w:t>reference data paper</w:t>
      </w:r>
      <w:r>
        <w:t xml:space="preserve">). This database contained, at time of analysis, </w:t>
      </w:r>
      <w:r w:rsidR="00CE4F61">
        <w:t xml:space="preserve">the monitored </w:t>
      </w:r>
      <w:r>
        <w:t>species richness and evenness data of 346 assemblages. Temporal study length runs from two years to over a hundred</w:t>
      </w:r>
      <w:r w:rsidR="0020621E">
        <w:t>, and assemblages were sampled at least twice during the duration of a study</w:t>
      </w:r>
      <w:r>
        <w:t>. The 6 545 000 individual records span over 30 different ecoregions, and include</w:t>
      </w:r>
      <w:r w:rsidR="0020621E">
        <w:t>s</w:t>
      </w:r>
      <w:r>
        <w:t xml:space="preserve"> assemblages from marine, freshwater and terrestrial biomes. </w:t>
      </w:r>
    </w:p>
    <w:p w14:paraId="10A7F491" w14:textId="275E91E3" w:rsidR="0001657C" w:rsidRDefault="0001657C" w:rsidP="0001657C">
      <w:pPr>
        <w:pStyle w:val="Heading2"/>
      </w:pPr>
      <w:r>
        <w:lastRenderedPageBreak/>
        <w:t xml:space="preserve">Analysis </w:t>
      </w:r>
    </w:p>
    <w:p w14:paraId="697A8E09" w14:textId="10AA2CF1" w:rsidR="00396CEE" w:rsidRDefault="009E2298" w:rsidP="00F84FF7">
      <w:r>
        <w:t xml:space="preserve">All analysis took place in R </w:t>
      </w:r>
      <w:r w:rsidRPr="009E2298">
        <w:t xml:space="preserve">3.3.2 </w:t>
      </w:r>
      <w:r>
        <w:fldChar w:fldCharType="begin" w:fldLock="1"/>
      </w:r>
      <w:r>
        <w:instrText>ADDIN CSL_CITATION { "citationItems" : [ { "id" : "ITEM-1", "itemData" : { "author" : [ { "dropping-particle" : "", "family" : "R Core Team", "given" : "", "non-dropping-particle" : "", "parse-names" : false, "suffix" : "" } ], "id" : "ITEM-1", "issued" : { "date-parts" : [ [ "2016" ] ] }, "publisher" : "R Foundation for Statistical Computing, Vienna, Austria", "title" : "R:A language and environment for statistical computing", "type" : "article" }, "uris" : [ "http://www.mendeley.com/documents/?uuid=0dcb1982-7476-497e-80a2-f66d75b3f9dc" ] } ], "mendeley" : { "formattedCitation" : "(R Core Team 2016)", "plainTextFormattedCitation" : "(R Core Team 2016)", "previouslyFormattedCitation" : "(R Core Team 2015)" }, "properties" : { "noteIndex" : 0 }, "schema" : "https://github.com/citation-style-language/schema/raw/master/csl-citation.json" }</w:instrText>
      </w:r>
      <w:r>
        <w:fldChar w:fldCharType="separate"/>
      </w:r>
      <w:r w:rsidRPr="009E2298">
        <w:rPr>
          <w:noProof/>
        </w:rPr>
        <w:t>(R Core Team 2016)</w:t>
      </w:r>
      <w:r>
        <w:fldChar w:fldCharType="end"/>
      </w:r>
      <w:r>
        <w:t xml:space="preserve">. </w:t>
      </w:r>
      <w:r w:rsidR="00DD28EF">
        <w:t xml:space="preserve">Before analysis data were rarefied using sample based rarefaction. Species richness and evenness were then calculated for each year of each study. </w:t>
      </w:r>
      <w:r w:rsidR="00396CEE">
        <w:t xml:space="preserve">Evenness </w:t>
      </w:r>
      <w:r w:rsidR="00DD28EF">
        <w:t xml:space="preserve">was quantified in terms of </w:t>
      </w:r>
      <w:r w:rsidR="00DD28EF">
        <w:fldChar w:fldCharType="begin" w:fldLock="1"/>
      </w:r>
      <w:r w:rsidR="00DD28EF">
        <w:instrText>ADDIN CSL_CITATION { "citationItems" : [ { "id" : "ITEM-1", "itemData" : { "author" : [ { "dropping-particle" : "", "family" : "Hulbert", "given" : "S H", "non-dropping-particle" : "", "parse-names" : false, "suffix" : "" } ], "container-title" : "Ecology", "id" : "ITEM-1", "issue" : "52", "issued" : { "date-parts" : [ [ "1971" ] ] }, "page" : "577 - 585", "title" : "The nonconcept of species diversity: a critique and alternative parameters", "type" : "article-journal" }, "uris" : [ "http://www.mendeley.com/documents/?uuid=e7add0a4-165d-42a5-8d67-cb40cea395d3" ] } ], "mendeley" : { "formattedCitation" : "(Hulbert 1971)", "plainTextFormattedCitation" : "(Hulbert 1971)", "previouslyFormattedCitation" : "(Hulbert 1971)" }, "properties" : { "noteIndex" : 0 }, "schema" : "https://github.com/citation-style-language/schema/raw/master/csl-citation.json" }</w:instrText>
      </w:r>
      <w:r w:rsidR="00DD28EF">
        <w:fldChar w:fldCharType="separate"/>
      </w:r>
      <w:r w:rsidR="00DD28EF" w:rsidRPr="003E19B1">
        <w:rPr>
          <w:noProof/>
        </w:rPr>
        <w:t>(Hulbert 1971)</w:t>
      </w:r>
      <w:r w:rsidR="00DD28EF">
        <w:fldChar w:fldCharType="end"/>
      </w:r>
      <w:r w:rsidR="00DD28EF">
        <w:t xml:space="preserve">’s probability of interspecific encounter (PIE), as suggested by </w:t>
      </w:r>
      <w:r w:rsidR="00DD28EF">
        <w:fldChar w:fldCharType="begin" w:fldLock="1"/>
      </w:r>
      <w:r>
        <w:instrText>ADDIN CSL_CITATION { "citationItems" : [ { "id" : "ITEM-1", "itemData" : { "DOI" : "10.1038/249583a0", "ISBN" : "0412545004", "ISSN" : "19326203", "PMID" : "21063870", "author" : [ { "dropping-particle" : "", "family" : "Gotelli", "given" : "Nicholas J", "non-dropping-particle" : "", "parse-names" : false, "suffix" : "" }, { "dropping-particle" : "", "family" : "Graves", "given" : "Gary R", "non-dropping-particle" : "", "parse-names" : false, "suffix" : "" } ], "chapter-number" : "Chapter 2", "container-title" : "Null Models in Ecology", "id" : "ITEM-1", "issued" : { "date-parts" : [ [ "1996" ] ] }, "publisher" : "Smithsonian Institution Press, Washington, DC, USA", "title" : "Species diversity", "type" : "chapter" }, "uris" : [ "http://www.mendeley.com/documents/?uuid=27fca244-eaaa-408b-9e04-106feb84f737" ] } ], "mendeley" : { "formattedCitation" : "(Gotelli &amp; Graves 1996)", "plainTextFormattedCitation" : "(Gotelli &amp; Graves 1996)", "previouslyFormattedCitation" : "(Gotelli &amp; Graves 1996)" }, "properties" : { "noteIndex" : 0 }, "schema" : "https://github.com/citation-style-language/schema/raw/master/csl-citation.json" }</w:instrText>
      </w:r>
      <w:r w:rsidR="00DD28EF">
        <w:fldChar w:fldCharType="separate"/>
      </w:r>
      <w:r w:rsidR="00DD28EF" w:rsidRPr="00DD28EF">
        <w:rPr>
          <w:noProof/>
        </w:rPr>
        <w:t>(Gotelli &amp; Graves 1996)</w:t>
      </w:r>
      <w:r w:rsidR="00DD28EF">
        <w:fldChar w:fldCharType="end"/>
      </w:r>
      <w:r w:rsidR="00DD28EF">
        <w:t xml:space="preserve">. </w:t>
      </w:r>
      <w:r>
        <w:t>Year was converted to mean centred year using the start and end years provided in the metadata</w:t>
      </w:r>
      <w:r w:rsidR="0020621E">
        <w:t>,</w:t>
      </w:r>
      <w:r>
        <w:t xml:space="preserve"> and species richn</w:t>
      </w:r>
      <w:r w:rsidR="00175C84">
        <w:t>ess was transformed using a log</w:t>
      </w:r>
      <w:r w:rsidRPr="00175C84">
        <w:rPr>
          <w:vertAlign w:val="superscript"/>
        </w:rPr>
        <w:t>2</w:t>
      </w:r>
      <w:r>
        <w:t xml:space="preserve"> transformation before modelling. Two mixed models</w:t>
      </w:r>
      <w:r w:rsidR="0020621E">
        <w:t>,</w:t>
      </w:r>
      <w:r w:rsidR="0020621E" w:rsidRPr="0020621E">
        <w:t xml:space="preserve"> </w:t>
      </w:r>
      <w:r w:rsidR="0020621E">
        <w:t>one for species richness and one for evenness</w:t>
      </w:r>
      <w:r w:rsidR="0020621E">
        <w:t>,</w:t>
      </w:r>
      <w:r>
        <w:t xml:space="preserve"> were constructed using the R package lme4 </w:t>
      </w:r>
      <w:r>
        <w:fldChar w:fldCharType="begin" w:fldLock="1"/>
      </w:r>
      <w:r>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 "non-dropping-particle" : "", "parse-names" : false, "suffix" : "" } ], "container-title" : "Journal of Statistical Software", "id" : "ITEM-1", "issue" : "1", "issued" : { "date-parts" : [ [ "2015" ] ] }, "page" : "1-48", "title" : "Fitting Linear Mixed-Effects Models Using lme4", "type" : "article-journal", "volume" : "67" }, "uris" : [ "http://www.mendeley.com/documents/?uuid=c8a4e236-391a-4333-a0f5-ded1ffe6be66" ] } ], "mendeley" : { "formattedCitation" : "(Bates et al. 2015)", "plainTextFormattedCitation" : "(Bates et al. 2015)" }, "properties" : { "noteIndex" : 0 }, "schema" : "https://github.com/citation-style-language/schema/raw/master/csl-citation.json" }</w:instrText>
      </w:r>
      <w:r>
        <w:fldChar w:fldCharType="separate"/>
      </w:r>
      <w:r w:rsidRPr="009E2298">
        <w:rPr>
          <w:noProof/>
        </w:rPr>
        <w:t>(Bates et al. 2015)</w:t>
      </w:r>
      <w:r>
        <w:fldChar w:fldCharType="end"/>
      </w:r>
      <w:r>
        <w:t xml:space="preserve">. Mean centred year </w:t>
      </w:r>
      <w:r w:rsidR="0020621E">
        <w:t xml:space="preserve">was </w:t>
      </w:r>
      <w:r>
        <w:t xml:space="preserve">a fixed effect in both models, and assemblage a random effect with varying slope and intercept. </w:t>
      </w:r>
    </w:p>
    <w:p w14:paraId="1D4CABFE" w14:textId="004C6734" w:rsidR="00396CEE" w:rsidRDefault="00CE4F61" w:rsidP="0001657C">
      <w:r>
        <w:t>The random effect slopes were extracted for each model,</w:t>
      </w:r>
      <w:r w:rsidR="0020621E">
        <w:t xml:space="preserve"> retaining</w:t>
      </w:r>
      <w:r>
        <w:t xml:space="preserve"> study identity. A Spearman’s rank correlation test was applied to the evenness and species richness slopes for the whole dataset. Another Spearman’s Rank test was applied to the subset of the data</w:t>
      </w:r>
      <w:r w:rsidR="00C25C96">
        <w:t xml:space="preserve"> relating to assemblages of minimum</w:t>
      </w:r>
      <w:r>
        <w:t xml:space="preserve"> species richness</w:t>
      </w:r>
      <w:r w:rsidR="00175C84">
        <w:t xml:space="preserve"> in one year</w:t>
      </w:r>
      <w:r>
        <w:t xml:space="preserve"> of less than 20. </w:t>
      </w:r>
    </w:p>
    <w:p w14:paraId="4DEDB548" w14:textId="03A2BA42" w:rsidR="0033361C" w:rsidRDefault="0033361C" w:rsidP="0001657C">
      <w:pPr>
        <w:rPr>
          <w:noProof/>
        </w:rPr>
      </w:pPr>
      <w:r>
        <w:t xml:space="preserve">As different taxa have shown different relationships between species richness and evenness </w:t>
      </w:r>
      <w:r>
        <w:fldChar w:fldCharType="begin" w:fldLock="1"/>
      </w:r>
      <w:r>
        <w:instrText>ADDIN CSL_CITATION { "citationItems" : [ { "id" : "ITEM-1", "itemData" : { "DOI" : "10.1086/321317", "ISBN" : "00030147", "ISSN" : "0003-0147", "PMID" : "18707325", "abstract" : "Diversity (or biodiversity) is typically measured by a species count (richness) and sometimes with an evenness index; it may also be measured by a proportional statistic that combines both measures (e.g., Shannon-Weiner index or H'). These diversity measures are hypothesized to be positively and strongly correlated, but this null hypothesis has not been tested empirically. We used the results of Caswell's neutral model to generate null relationships between richness (S), evenness (J'), and proportional diversity (H'). We tested predictions of the null model against empirical relationships describing data in a literature survey and in four individual studies conducted across various scales. Empirical relationships between log S or J' and H' differed from the null model when &lt;10 species were tested and in plants, vertebrates, and fungi. The empirical relationships were similar to the null model when &gt;10 and &lt;100 species were tested and in invertebrates. If &gt;100 species were used to estimate diversity, the relation between log S and H' was negative. The strongest predictive models included log S and J'. A path analysis indicated that log S and J' were always negatively related, that empirical observations could not be explained without including indirect effects, and that differences between the partials may indicate ecological effects, which suggests that S and J' act like diversity components or that diversity should be measured using a compound statistic.", "author" : [ { "dropping-particle" : "", "family" : "Stirling", "given" : "G", "non-dropping-particle" : "", "parse-names" : false, "suffix" : "" }, { "dropping-particle" : "", "family" : "Wilsey", "given" : "B", "non-dropping-particle" : "", "parse-names" : false, "suffix" : "" } ], "container-title" : "The American naturalist", "id" : "ITEM-1", "issue" : "3", "issued" : { "date-parts" : [ [ "2001" ] ] }, "page" : "286-299", "title" : "Empirical Relationships between Species Richness, Evenness, and Proportional Diversity.", "type" : "article-journal", "volume" : "158" }, "uris" : [ "http://www.mendeley.com/documents/?uuid=d6fdd558-0bde-4e89-97f9-4e977b0f187d" ] } ], "mendeley" : { "formattedCitation" : "(Stirling &amp; Wilsey 2001)", "plainTextFormattedCitation" : "(Stirling &amp; Wilsey 2001)", "previouslyFormattedCitation" : "(Stirling &amp; Wilsey 2001)" }, "properties" : { "noteIndex" : 0 }, "schema" : "https://github.com/citation-style-language/schema/raw/master/csl-citation.json" }</w:instrText>
      </w:r>
      <w:r>
        <w:fldChar w:fldCharType="separate"/>
      </w:r>
      <w:r w:rsidRPr="003E19B1">
        <w:rPr>
          <w:noProof/>
        </w:rPr>
        <w:t>(Stirling &amp; Wilsey 2001)</w:t>
      </w:r>
      <w:r>
        <w:fldChar w:fldCharType="end"/>
      </w:r>
      <w:r w:rsidRPr="0033361C">
        <w:rPr>
          <w:color w:val="538135" w:themeColor="accent6" w:themeShade="BF"/>
        </w:rPr>
        <w:t xml:space="preserve"> </w:t>
      </w:r>
      <w:r w:rsidRPr="0033361C">
        <w:fldChar w:fldCharType="begin" w:fldLock="1"/>
      </w:r>
      <w:r w:rsidRPr="0033361C">
        <w:instrText>ADDIN CSL_CITATION { "citationItems" : [ { "id" : "ITEM-1", "itemData" : { "DOI" : "10.1007/s00442-011-2236-1", "ISBN" : "0029-8549", "ISSN" : "00298549", "PMID" : "22210185", "abstract" : "Biological diversity comprises both species richness, i.e., the number of species in a community, and evenness, measuring how similar species are in their abundances. The relationship between species richness and evenness (RRE) across communities remains, however, a controversial issue in ecology because no consistent pattern has been reported. We conducted a systematic meta-review of RRE in aquatic ecosystems along regional to continental gradients and across trophic groups, differing in body size by 13 orders of magnitude. Hypotheses that RRE responded to latitudinal and scale variability across trophic groups were tested by regression analyses. Significant correlations of species richness and evenness only existed in 71 out of 229 datasets. Among the RRE, 89 were negative and 140 were positive. RRE did not vary with latitude but showed a positive response to scale. In a meta-analysis with ecosystem type as a single explaining variable, RRE did not vary among ecosystem types, i.e. between marine and freshwater. Finally, autotrophs had more positive RRE than heterotrophs. The weak RRE in many aquatic datasets suggests that richness and evenness often reflect independent components of biodiversity, highlighting that richness alone may be an incomplete surrogate for biodiversity. Our results further elucidate that RRE is driven by organismal and environmental properties, both of which must be considered to gain a deeper understanding of large-scale patterns of biodiversity.", "author" : [ { "dropping-particle" : "", "family" : "Soininen", "given" : "Janne", "non-dropping-particle" : "", "parse-names" : false, "suffix" : "" }, { "dropping-particle" : "", "family" : "Passy", "given" : "Sophia", "non-dropping-particle" : "", "parse-names" : false, "suffix" : "" }, { "dropping-particle" : "", "family" : "Hillebrand", "given" : "Helmut", "non-dropping-particle" : "", "parse-names" : false, "suffix" : "" } ], "container-title" : "Oecologia", "id" : "ITEM-1", "issue" : "3", "issued" : { "date-parts" : [ [ "2012" ] ] }, "page" : "803-809", "title" : "The relationship between species richness and evenness: A meta-analysis of studies across aquatic ecosystems", "type" : "article-journal", "volume" : "169" }, "uris" : [ "http://www.mendeley.com/documents/?uuid=0036ae44-9780-402e-9c55-b09b68e44108" ] } ], "mendeley" : { "formattedCitation" : "(Soininen et al. 2012)", "plainTextFormattedCitation" : "(Soininen et al. 2012)", "previouslyFormattedCitation" : "(Soininen et al. 2012)" }, "properties" : { "noteIndex" : 0 }, "schema" : "https://github.com/citation-style-language/schema/raw/master/csl-citation.json" }</w:instrText>
      </w:r>
      <w:r w:rsidRPr="0033361C">
        <w:fldChar w:fldCharType="separate"/>
      </w:r>
      <w:r w:rsidRPr="0033361C">
        <w:rPr>
          <w:noProof/>
        </w:rPr>
        <w:t>(Soininen et al. 2012)</w:t>
      </w:r>
      <w:r w:rsidRPr="0033361C">
        <w:fldChar w:fldCharType="end"/>
      </w:r>
      <w:r>
        <w:t xml:space="preserve">, analysing all the taxa together could have been masking relationships. </w:t>
      </w:r>
      <w:r>
        <w:t xml:space="preserve">We therefore also calculated correlation strength between change in metrics for vertebrates, invertebrates and plants separately. </w:t>
      </w:r>
      <w:r w:rsidR="003C2B02">
        <w:t>25 assemblages contained data from multiple taxa, such as benthic trawl surveys, and so removed from this analysis.</w:t>
      </w:r>
      <w:r w:rsidR="00175C84">
        <w:t xml:space="preserve"> Remaining data were</w:t>
      </w:r>
      <w:r w:rsidR="00175C84">
        <w:t xml:space="preserve"> split into three taxonomic groups: vertebrates, invertebrates and plants/algae. Spearman’s rank correlation tests were applied to each subset separately.</w:t>
      </w:r>
    </w:p>
    <w:p w14:paraId="42F36C6A" w14:textId="732ABC37" w:rsidR="00F84FF7" w:rsidRDefault="00F84FF7" w:rsidP="00F84FF7">
      <w:pPr>
        <w:pStyle w:val="Heading1"/>
      </w:pPr>
      <w:r>
        <w:t xml:space="preserve">Results </w:t>
      </w:r>
    </w:p>
    <w:p w14:paraId="089AC683" w14:textId="1FB83672" w:rsidR="003331A3" w:rsidRDefault="001F4F59" w:rsidP="00F84FF7">
      <w:r>
        <w:t xml:space="preserve">For the evenness change mixed model 127 </w:t>
      </w:r>
      <w:r w:rsidR="003331A3">
        <w:t xml:space="preserve">assemblages had negative slopes of change </w:t>
      </w:r>
      <w:r w:rsidR="003331A3">
        <w:t>against year</w:t>
      </w:r>
      <w:r w:rsidR="003331A3">
        <w:t xml:space="preserve">, and 197 had positive slopes of change. For the species richness change mixed model 110 assemblages had a negative slope of change, and 214 assemblages </w:t>
      </w:r>
      <w:r w:rsidR="00C25C96">
        <w:t>had a positive slope of change.</w:t>
      </w:r>
      <w:r w:rsidR="003331A3">
        <w:t xml:space="preserve"> </w:t>
      </w:r>
    </w:p>
    <w:p w14:paraId="5492EBCA" w14:textId="60C47676" w:rsidR="00C25C96" w:rsidRDefault="00C25C96" w:rsidP="00F84FF7">
      <w:r>
        <w:t>No significant correlation was detected between species richness change and evenness change (Spearman’s Rank rho = 0.06, p = 0.31;</w:t>
      </w:r>
      <w:r w:rsidRPr="00C25C96">
        <w:rPr>
          <w:color w:val="FF0000"/>
        </w:rPr>
        <w:t>Figure 1</w:t>
      </w:r>
      <w:r>
        <w:t>). In 43 assemblages there were decreases in both metrics, and in 130 cases there were increases. The remaining 151 assemblages showed different trends in change over time. This lack of correlation was evident in both assemblages with fewer than 20 species (</w:t>
      </w:r>
      <w:r>
        <w:t>Spearman’s Rank rho = 0.06</w:t>
      </w:r>
      <w:r>
        <w:t xml:space="preserve">, p = 0.58) and more than 20 species </w:t>
      </w:r>
      <w:r>
        <w:t xml:space="preserve">(Spearman’s Rank </w:t>
      </w:r>
      <w:r>
        <w:t>rho = 0.10, p = 0.12</w:t>
      </w:r>
      <w:r>
        <w:t>)</w:t>
      </w:r>
      <w:r>
        <w:t xml:space="preserve"> (</w:t>
      </w:r>
      <w:r w:rsidRPr="00C25C96">
        <w:rPr>
          <w:color w:val="FF0000"/>
        </w:rPr>
        <w:t>Figure 2</w:t>
      </w:r>
      <w:r>
        <w:t xml:space="preserve">). </w:t>
      </w:r>
      <w:r w:rsidR="0033361C">
        <w:t xml:space="preserve"> </w:t>
      </w:r>
      <w:r w:rsidR="003C2B02">
        <w:t>No</w:t>
      </w:r>
      <w:r w:rsidR="00915BCC">
        <w:t xml:space="preserve"> significant</w:t>
      </w:r>
      <w:r w:rsidR="003C2B02">
        <w:t xml:space="preserve"> trend wa</w:t>
      </w:r>
      <w:r w:rsidR="00915BCC">
        <w:t xml:space="preserve">s detected within any taxa either (vertebrates p = 0.24; invertebrates p = 0.11; plants p = 0.10). </w:t>
      </w:r>
    </w:p>
    <w:p w14:paraId="5279C1FD" w14:textId="77777777" w:rsidR="008D4A7C" w:rsidRDefault="00F05FEC" w:rsidP="008D4A7C">
      <w:pPr>
        <w:keepNext/>
      </w:pPr>
      <w:r>
        <w:rPr>
          <w:noProof/>
        </w:rPr>
        <w:lastRenderedPageBreak/>
        <w:drawing>
          <wp:inline distT="0" distB="0" distL="0" distR="0" wp14:anchorId="556616F4" wp14:editId="0CAFEF01">
            <wp:extent cx="4067175" cy="40613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074108" cy="4068241"/>
                    </a:xfrm>
                    <a:prstGeom prst="rect">
                      <a:avLst/>
                    </a:prstGeom>
                  </pic:spPr>
                </pic:pic>
              </a:graphicData>
            </a:graphic>
          </wp:inline>
        </w:drawing>
      </w:r>
    </w:p>
    <w:p w14:paraId="20ADDE51" w14:textId="3B9A6378" w:rsidR="00F05FEC" w:rsidRDefault="008D4A7C" w:rsidP="008D4A7C">
      <w:pPr>
        <w:pStyle w:val="Caption"/>
      </w:pPr>
      <w:r>
        <w:t xml:space="preserve">Figure </w:t>
      </w:r>
      <w:fldSimple w:instr=" SEQ Figure \* ARABIC ">
        <w:r w:rsidR="005C5575">
          <w:rPr>
            <w:noProof/>
          </w:rPr>
          <w:t>1</w:t>
        </w:r>
      </w:fldSimple>
      <w:r>
        <w:t xml:space="preserve">. No relationship is evident between </w:t>
      </w:r>
      <w:r w:rsidR="005C5575">
        <w:t xml:space="preserve">the </w:t>
      </w:r>
      <w:r>
        <w:t xml:space="preserve">change in the evenness of an assemblages and the change in species richness within the same assemblage. Frequency of rates of change </w:t>
      </w:r>
      <w:r w:rsidR="00175C84">
        <w:t xml:space="preserve">in metrics </w:t>
      </w:r>
      <w:r>
        <w:t xml:space="preserve">are displayed as histograms along the outside of the plot. </w:t>
      </w:r>
    </w:p>
    <w:p w14:paraId="739A70A7" w14:textId="1B078BE3" w:rsidR="00126F4E" w:rsidRDefault="00126F4E" w:rsidP="00F84FF7"/>
    <w:p w14:paraId="6790BB98" w14:textId="7E09A8DC" w:rsidR="005C5575" w:rsidRDefault="005C5575" w:rsidP="005C5575">
      <w:pPr>
        <w:keepNext/>
      </w:pPr>
      <w:r w:rsidRPr="005C5575">
        <w:rPr>
          <w:noProof/>
        </w:rPr>
        <w:lastRenderedPageBreak/>
        <mc:AlternateContent>
          <mc:Choice Requires="wps">
            <w:drawing>
              <wp:anchor distT="45720" distB="45720" distL="114300" distR="114300" simplePos="0" relativeHeight="251661312" behindDoc="0" locked="0" layoutInCell="1" allowOverlap="1" wp14:anchorId="25E86492" wp14:editId="2826F689">
                <wp:simplePos x="0" y="0"/>
                <wp:positionH relativeFrom="column">
                  <wp:posOffset>476250</wp:posOffset>
                </wp:positionH>
                <wp:positionV relativeFrom="paragraph">
                  <wp:posOffset>4219575</wp:posOffset>
                </wp:positionV>
                <wp:extent cx="514350" cy="1404620"/>
                <wp:effectExtent l="0" t="0" r="19050" b="1397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1404620"/>
                        </a:xfrm>
                        <a:prstGeom prst="rect">
                          <a:avLst/>
                        </a:prstGeom>
                        <a:solidFill>
                          <a:srgbClr val="FFFFFF"/>
                        </a:solidFill>
                        <a:ln w="9525">
                          <a:solidFill>
                            <a:schemeClr val="bg1"/>
                          </a:solidFill>
                          <a:miter lim="800000"/>
                          <a:headEnd/>
                          <a:tailEnd/>
                        </a:ln>
                      </wps:spPr>
                      <wps:txbx>
                        <w:txbxContent>
                          <w:p w14:paraId="64685B63" w14:textId="3EA3380F" w:rsidR="005C5575" w:rsidRDefault="005C5575" w:rsidP="005C5575">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5E86492" id="_x0000_t202" coordsize="21600,21600" o:spt="202" path="m,l,21600r21600,l21600,xe">
                <v:stroke joinstyle="miter"/>
                <v:path gradientshapeok="t" o:connecttype="rect"/>
              </v:shapetype>
              <v:shape id="Text Box 2" o:spid="_x0000_s1026" type="#_x0000_t202" style="position:absolute;margin-left:37.5pt;margin-top:332.25pt;width:40.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" strokecolor="white [3212]">
                <v:textbox style="mso-fit-shape-to-text:t">
                  <w:txbxContent>
                    <w:p w14:paraId="64685B63" w14:textId="3EA3380F" w:rsidR="005C5575" w:rsidRDefault="005C5575" w:rsidP="005C5575">
                      <w:r>
                        <w:t>B</w:t>
                      </w:r>
                    </w:p>
                  </w:txbxContent>
                </v:textbox>
              </v:shape>
            </w:pict>
          </mc:Fallback>
        </mc:AlternateContent>
      </w:r>
      <w:r w:rsidRPr="005C5575">
        <w:rPr>
          <w:noProof/>
        </w:rPr>
        <mc:AlternateContent>
          <mc:Choice Requires="wps">
            <w:drawing>
              <wp:anchor distT="45720" distB="45720" distL="114300" distR="114300" simplePos="0" relativeHeight="251659264" behindDoc="0" locked="0" layoutInCell="1" allowOverlap="1" wp14:anchorId="47A06E1A" wp14:editId="2559BE48">
                <wp:simplePos x="0" y="0"/>
                <wp:positionH relativeFrom="column">
                  <wp:posOffset>419100</wp:posOffset>
                </wp:positionH>
                <wp:positionV relativeFrom="paragraph">
                  <wp:posOffset>676275</wp:posOffset>
                </wp:positionV>
                <wp:extent cx="514350" cy="1404620"/>
                <wp:effectExtent l="0" t="0" r="19050" b="1397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 cy="1404620"/>
                        </a:xfrm>
                        <a:prstGeom prst="rect">
                          <a:avLst/>
                        </a:prstGeom>
                        <a:solidFill>
                          <a:srgbClr val="FFFFFF"/>
                        </a:solidFill>
                        <a:ln w="9525">
                          <a:solidFill>
                            <a:schemeClr val="bg1"/>
                          </a:solidFill>
                          <a:miter lim="800000"/>
                          <a:headEnd/>
                          <a:tailEnd/>
                        </a:ln>
                      </wps:spPr>
                      <wps:txbx>
                        <w:txbxContent>
                          <w:p w14:paraId="416F3CE1" w14:textId="60943699" w:rsidR="005C5575" w:rsidRDefault="005C5575">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A06E1A" id="_x0000_s1027" type="#_x0000_t202" style="position:absolute;margin-left:33pt;margin-top:53.25pt;width:40.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" strokecolor="white [3212]">
                <v:textbox style="mso-fit-shape-to-text:t">
                  <w:txbxContent>
                    <w:p w14:paraId="416F3CE1" w14:textId="60943699" w:rsidR="005C5575" w:rsidRDefault="005C5575">
                      <w:r>
                        <w:t>A</w:t>
                      </w:r>
                    </w:p>
                  </w:txbxContent>
                </v:textbox>
              </v:shape>
            </w:pict>
          </mc:Fallback>
        </mc:AlternateContent>
      </w:r>
      <w:r w:rsidR="001F4F59" w:rsidRPr="001F4F59">
        <w:rPr>
          <w:noProof/>
        </w:rPr>
        <w:t xml:space="preserve"> </w:t>
      </w:r>
      <w:r w:rsidR="001F4F59">
        <w:rPr>
          <w:noProof/>
        </w:rPr>
        <w:drawing>
          <wp:inline distT="0" distB="0" distL="0" distR="0" wp14:anchorId="11691238" wp14:editId="0A0315C2">
            <wp:extent cx="3543300" cy="353819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559890" cy="3554763"/>
                    </a:xfrm>
                    <a:prstGeom prst="rect">
                      <a:avLst/>
                    </a:prstGeom>
                  </pic:spPr>
                </pic:pic>
              </a:graphicData>
            </a:graphic>
          </wp:inline>
        </w:drawing>
      </w:r>
      <w:r>
        <w:rPr>
          <w:noProof/>
        </w:rPr>
        <w:drawing>
          <wp:inline distT="0" distB="0" distL="0" distR="0" wp14:anchorId="53A00DC3" wp14:editId="3E3CC5D6">
            <wp:extent cx="3590925" cy="35857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01048" cy="3595862"/>
                    </a:xfrm>
                    <a:prstGeom prst="rect">
                      <a:avLst/>
                    </a:prstGeom>
                  </pic:spPr>
                </pic:pic>
              </a:graphicData>
            </a:graphic>
          </wp:inline>
        </w:drawing>
      </w:r>
    </w:p>
    <w:p w14:paraId="55486E5C" w14:textId="163CA39F" w:rsidR="005C5575" w:rsidRDefault="005C5575" w:rsidP="005C5575">
      <w:pPr>
        <w:pStyle w:val="Caption"/>
      </w:pPr>
      <w:r>
        <w:t xml:space="preserve">Figure </w:t>
      </w:r>
      <w:fldSimple w:instr=" SEQ Figure \* ARABIC ">
        <w:r>
          <w:rPr>
            <w:noProof/>
          </w:rPr>
          <w:t>2</w:t>
        </w:r>
      </w:fldSimple>
      <w:r>
        <w:t xml:space="preserve">. The relationship between evenness change and species richness change does not differ based on assemblage minimum species richness. </w:t>
      </w:r>
      <w:r w:rsidR="002708F1">
        <w:t xml:space="preserve">The relationship between </w:t>
      </w:r>
      <w:r w:rsidR="00FE6813">
        <w:t>changes</w:t>
      </w:r>
      <w:r w:rsidR="002708F1">
        <w:t xml:space="preserve"> in metric</w:t>
      </w:r>
      <w:r w:rsidR="00FE6813">
        <w:t>s</w:t>
      </w:r>
      <w:r w:rsidR="002708F1">
        <w:t xml:space="preserve"> of the 76 assemblages with fewer than 20 species is shown in (A), and the relationship from the remaining 248 assemblages is shown in (B). </w:t>
      </w:r>
      <w:r w:rsidR="00175C84">
        <w:t>Frequency of rates of change in metrics are displayed as histograms along the outside of the plot.</w:t>
      </w:r>
    </w:p>
    <w:p w14:paraId="65B8C33A" w14:textId="36294033" w:rsidR="001F4F59" w:rsidRDefault="001F4F59" w:rsidP="00F84FF7"/>
    <w:p w14:paraId="50050B01" w14:textId="77777777" w:rsidR="00976054" w:rsidRPr="00F84FF7" w:rsidRDefault="00976054" w:rsidP="00F84FF7"/>
    <w:p w14:paraId="21F94723" w14:textId="65957769" w:rsidR="00F84FF7" w:rsidRDefault="00F84FF7" w:rsidP="00F84FF7">
      <w:pPr>
        <w:pStyle w:val="Heading1"/>
      </w:pPr>
      <w:r>
        <w:lastRenderedPageBreak/>
        <w:t xml:space="preserve">Discussion </w:t>
      </w:r>
    </w:p>
    <w:p w14:paraId="4081A30A" w14:textId="152782FC" w:rsidR="00FE6813" w:rsidRDefault="00FE6813" w:rsidP="00FE6813">
      <w:r w:rsidRPr="00FE6813">
        <w:t>Our results demonstrate a lack of relationship between changes in different aspects</w:t>
      </w:r>
      <w:r w:rsidR="00175C84">
        <w:t xml:space="preserve"> of</w:t>
      </w:r>
      <w:r w:rsidRPr="00FE6813">
        <w:t xml:space="preserve"> assemblage composition. </w:t>
      </w:r>
      <w:r w:rsidR="00126F4E" w:rsidRPr="00FE6813">
        <w:t>You c</w:t>
      </w:r>
      <w:r w:rsidR="00F84FF7" w:rsidRPr="00FE6813">
        <w:t>annot infer change</w:t>
      </w:r>
      <w:r w:rsidRPr="00FE6813">
        <w:t xml:space="preserve"> evenness by detecting a change in species richness, nor </w:t>
      </w:r>
      <w:r w:rsidRPr="00FE6813">
        <w:rPr>
          <w:i/>
        </w:rPr>
        <w:t>vice versa</w:t>
      </w:r>
      <w:r>
        <w:rPr>
          <w:i/>
        </w:rPr>
        <w:t xml:space="preserve">, </w:t>
      </w:r>
      <w:r w:rsidRPr="00FE6813">
        <w:t>despite</w:t>
      </w:r>
      <w:r>
        <w:rPr>
          <w:i/>
        </w:rPr>
        <w:t xml:space="preserve"> </w:t>
      </w:r>
      <w:r w:rsidRPr="00FE6813">
        <w:t xml:space="preserve">the </w:t>
      </w:r>
      <w:r>
        <w:t>mechanistic</w:t>
      </w:r>
      <w:r w:rsidRPr="00FE6813">
        <w:t xml:space="preserve"> links between the two</w:t>
      </w:r>
      <w:r>
        <w:t xml:space="preserve"> metrics suggested by </w:t>
      </w:r>
      <w:r w:rsidRPr="00C0001C">
        <w:fldChar w:fldCharType="begin" w:fldLock="1"/>
      </w:r>
      <w:r>
        <w:instrText>ADDIN CSL_CITATION { "citationItems" : [ { "id" : "ITEM-1", "itemData" : { "DOI" : "10.1086/688046", "ISBN" : "0000000264402", "ISSN" : "0003-0147", "PMID" : "27622875", "abstract" : "Understanding the effects of biodiversity on community persistence and productivity is key to managing both natural and production systems. Because rare species face greater danger of extinction, species evenness, a measure of how similar abundances are across species in a community, is seen as a key component of biodiversity. However, previous studies have failed to find a consistent associ- ation of species evenness with species survival and biomass produc- tion. Here we provide a theoretical framework for the relationship among these three elements. We demonstrate that the lack of consis- tent outcomes is not an idiosyncratic artifact of different studies but can be unified under one common framework. Applying a niche theory approach, we confirmthat under demographic stochasticity even- ness is a general indicator of the risk of future species extinctions in a community, in accordance with the majority of empirical studies. In contrast, evenness cannot be used as a direct indicator of the level of biomass production in a community. When a single species dominates, as expressed by the constraints imposed by the population dynamics, biomass production depends on the niche position of the dominating species and can increase or decrease with evenness. We demonstrate that high species evenness and an intermediate level of biomass production is the configuration that maximizes the average species survival probability in response to demographic stochasticity.", "author" : [ { "dropping-particle" : "", "family" : "Rohr", "given" : "Rudolf P.", "non-dropping-particle" : "", "parse-names" : false, "suffix" : "" }, { "dropping-particle" : "", "family" : "Saavedra", "given" : "Serguei", "non-dropping-particle" : "", "parse-names" : false, "suffix" : "" }, { "dropping-particle" : "", "family" : "Peralta", "given" : "Guadalupe", "non-dropping-particle" : "", "parse-names" : false, "suffix" : "" }, { "dropping-particle" : "", "family" : "Frost", "given" : "Carol M.", "non-dropping-particle" : "", "parse-names" : false, "suffix" : "" }, { "dropping-particle" : "", "family" : "Bersier", "given" : "Louis-F\u00e9lix", "non-dropping-particle" : "", "parse-names" : false, "suffix" : "" }, { "dropping-particle" : "", "family" : "Bascompte", "given" : "Jordi", "non-dropping-particle" : "", "parse-names" : false, "suffix" : "" }, { "dropping-particle" : "", "family" : "Tylianakis", "given" : "Jason M.", "non-dropping-particle" : "", "parse-names" : false, "suffix" : "" } ], "container-title" : "The American Naturalist", "id" : "ITEM-1", "issue" : "4", "issued" : { "date-parts" : [ [ "2016" ] ] }, "page" : "411-422", "title" : "Persist or Produce: A Community Trade-Off Tuned by Species Evenness", "type" : "article-journal", "volume" : "188" }, "uris" : [ "http://www.mendeley.com/documents/?uuid=6bfe3ef1-dd2b-48f0-8742-acccc96e21e3" ] } ], "mendeley" : { "formattedCitation" : "(Rohr et al. 2016)", "plainTextFormattedCitation" : "(Rohr et al. 2016)", "previouslyFormattedCitation" : "(Rohr et al. 2016)" }, "properties" : { "noteIndex" : 0 }, "schema" : "https://github.com/citation-style-language/schema/raw/master/csl-citation.json" }</w:instrText>
      </w:r>
      <w:r w:rsidRPr="00C0001C">
        <w:fldChar w:fldCharType="separate"/>
      </w:r>
      <w:r w:rsidRPr="003E19B1">
        <w:rPr>
          <w:noProof/>
        </w:rPr>
        <w:t>(Rohr et al. 2016)</w:t>
      </w:r>
      <w:r w:rsidRPr="00C0001C">
        <w:fldChar w:fldCharType="end"/>
      </w:r>
      <w:r>
        <w:t xml:space="preserve"> and</w:t>
      </w:r>
      <w:r w:rsidR="00175C84">
        <w:t xml:space="preserve"> </w:t>
      </w:r>
      <w:r w:rsidRPr="00C0001C">
        <w:fldChar w:fldCharType="begin" w:fldLock="1"/>
      </w:r>
      <w:r>
        <w:instrText>ADDIN CSL_CITATION { "citationItems" : [ { "id" : "ITEM-1", "itemData" : { "DOI" : "10.1007/s10750-016-2968-3", "ISBN" : "0018-8158", "ISSN" : "15735117", "abstract" : "We examined the relationship between species richness (S) and evenness (J) within a novel, community assembly framework. We hypothesized that environmental stress leads to filtering (increasing the proportional abundance of tolerant species) and taxonomic dispersion (decreasing the number of species within genera and families). Environmental filtering would cause a decline in S by eliminating some stress-sensitive species and a reduction of J by allowing only tolerant species to maintain large populations. Taxonomic relatedness may influence both S and J by controlling the nature of interspecific interactions\u2014positive under taxonomic dispersion versus negative under taxonomic clustering. Therefore, the S\u2013J relationship may be a product of environmental filtering and taxonomic relatedness. We tested this framework with redundancy analyses and structural equation models using continental stream diatom and fish data. We confirmed that (i) environmental stress, defined by watershed forest cover, slope, and temperature, caused filtering (lower sensitive:tolerant species abundance ratios) and taxonomic dispersion (elevated genus:species richness and family:species richness ratios); (ii) S and J, which declined with filtering and taxonomic dispersion, exhibited a positive relationship; and (iii) the role of filtering on J was pronounced only under stressful conditions, while taxonomic dispersion remained an important predictor of J across stressful and favorable environments.", "author" : [ { "dropping-particle" : "", "family" : "Passy", "given" : "Sophia I.", "non-dropping-particle" : "", "parse-names" : false, "suffix" : "" }, { "dropping-particle" : "", "family" : "Bottin", "given" : "Marius", "non-dropping-particle" : "", "parse-names" : false, "suffix" : "" }, { "dropping-particle" : "", "family" : "Soininen", "given" : "Janne", "non-dropping-particle" : "", "parse-names" : false, "suffix" : "" }, { "dropping-particle" : "", "family" : "Hillebrand", "given" : "Helmut", "non-dropping-particle" : "", "parse-names" : false, "suffix" : "" } ], "container-title" : "Hydrobiologia", "id" : "ITEM-1", "issue" : "1", "issued" : { "date-parts" : [ [ "2017" ] ] }, "page" : "243-253", "publisher" : "Springer International Publishing", "title" : "Environmental filtering and taxonomic relatedness underlie the species richness\u2013evenness relationship", "type" : "article-journal", "volume" : "787" }, "uris" : [ "http://www.mendeley.com/documents/?uuid=750becd2-9e68-447e-b7a1-00f0f58836a7" ] } ], "mendeley" : { "formattedCitation" : "(Passy et al. 2017)", "plainTextFormattedCitation" : "(Passy et al. 2017)", "previouslyFormattedCitation" : "(Passy et al. 2017)" }, "properties" : { "noteIndex" : 0 }, "schema" : "https://github.com/citation-style-language/schema/raw/master/csl-citation.json" }</w:instrText>
      </w:r>
      <w:r w:rsidRPr="00C0001C">
        <w:fldChar w:fldCharType="separate"/>
      </w:r>
      <w:r w:rsidRPr="003E19B1">
        <w:rPr>
          <w:noProof/>
        </w:rPr>
        <w:t>(Passy et al. 2017)</w:t>
      </w:r>
      <w:r w:rsidRPr="00C0001C">
        <w:fldChar w:fldCharType="end"/>
      </w:r>
      <w:r w:rsidR="00F84FF7" w:rsidRPr="00FE6813">
        <w:t xml:space="preserve">. </w:t>
      </w:r>
    </w:p>
    <w:p w14:paraId="432ECB4F" w14:textId="3953CB22" w:rsidR="00EA5C4E" w:rsidRDefault="003B41C3" w:rsidP="00EA5C4E">
      <w:r>
        <w:t>T</w:t>
      </w:r>
      <w:r w:rsidR="00FE13F1">
        <w:t xml:space="preserve">he community assembly theory suggested by </w:t>
      </w:r>
      <w:r w:rsidR="00FE13F1" w:rsidRPr="00CD4263">
        <w:fldChar w:fldCharType="begin" w:fldLock="1"/>
      </w:r>
      <w:r w:rsidR="00FE13F1">
        <w:instrText>ADDIN CSL_CITATION { "citationItems" : [ { "id" : "ITEM-1", "itemData" : { "DOI" : "10.1007/s10750-016-2968-3", "ISBN" : "0018-8158", "ISSN" : "15735117", "abstract" : "We examined the relationship between species richness (S) and evenness (J) within a novel, community assembly framework. We hypothesized that environmental stress leads to filtering (increasing the proportional abundance of tolerant species) and taxonomic dispersion (decreasing the number of species within genera and families). Environmental filtering would cause a decline in S by eliminating some stress-sensitive species and a reduction of J by allowing only tolerant species to maintain large populations. Taxonomic relatedness may influence both S and J by controlling the nature of interspecific interactions\u2014positive under taxonomic dispersion versus negative under taxonomic clustering. Therefore, the S\u2013J relationship may be a product of environmental filtering and taxonomic relatedness. We tested this framework with redundancy analyses and structural equation models using continental stream diatom and fish data. We confirmed that (i) environmental stress, defined by watershed forest cover, slope, and temperature, caused filtering (lower sensitive:tolerant species abundance ratios) and taxonomic dispersion (elevated genus:species richness and family:species richness ratios); (ii) S and J, which declined with filtering and taxonomic dispersion, exhibited a positive relationship; and (iii) the role of filtering on J was pronounced only under stressful conditions, while taxonomic dispersion remained an important predictor of J across stressful and favorable environments.", "author" : [ { "dropping-particle" : "", "family" : "Passy", "given" : "Sophia I.", "non-dropping-particle" : "", "parse-names" : false, "suffix" : "" }, { "dropping-particle" : "", "family" : "Bottin", "given" : "Marius", "non-dropping-particle" : "", "parse-names" : false, "suffix" : "" }, { "dropping-particle" : "", "family" : "Soininen", "given" : "Janne", "non-dropping-particle" : "", "parse-names" : false, "suffix" : "" }, { "dropping-particle" : "", "family" : "Hillebrand", "given" : "Helmut", "non-dropping-particle" : "", "parse-names" : false, "suffix" : "" } ], "container-title" : "Hydrobiologia", "id" : "ITEM-1", "issue" : "1", "issued" : { "date-parts" : [ [ "2017" ] ] }, "page" : "243-253", "publisher" : "Springer International Publishing", "title" : "Environmental filtering and taxonomic relatedness underlie the species richness\u2013evenness relationship", "type" : "article-journal", "volume" : "787" }, "uris" : [ "http://www.mendeley.com/documents/?uuid=750becd2-9e68-447e-b7a1-00f0f58836a7" ] } ], "mendeley" : { "formattedCitation" : "(Passy et al. 2017)", "plainTextFormattedCitation" : "(Passy et al. 2017)", "previouslyFormattedCitation" : "(Passy et al. 2017)" }, "properties" : { "noteIndex" : 0 }, "schema" : "https://github.com/citation-style-language/schema/raw/master/csl-citation.json" }</w:instrText>
      </w:r>
      <w:r w:rsidR="00FE13F1" w:rsidRPr="00CD4263">
        <w:fldChar w:fldCharType="separate"/>
      </w:r>
      <w:r w:rsidR="00FE13F1" w:rsidRPr="003E19B1">
        <w:rPr>
          <w:noProof/>
        </w:rPr>
        <w:t>(Passy et al. 2017)</w:t>
      </w:r>
      <w:r w:rsidR="00FE13F1" w:rsidRPr="00CD4263">
        <w:fldChar w:fldCharType="end"/>
      </w:r>
      <w:r>
        <w:t xml:space="preserve"> is not supported by our results. </w:t>
      </w:r>
      <w:r w:rsidR="00EA5C4E">
        <w:t xml:space="preserve">This </w:t>
      </w:r>
      <w:r>
        <w:t xml:space="preserve">suggests that </w:t>
      </w:r>
      <w:r w:rsidR="00FE13F1">
        <w:t xml:space="preserve">factors other than </w:t>
      </w:r>
      <w:r w:rsidR="000330B9">
        <w:t>shifts in species tolerance</w:t>
      </w:r>
      <w:r w:rsidR="00C37F0D">
        <w:t xml:space="preserve"> traits</w:t>
      </w:r>
      <w:r w:rsidR="000330B9">
        <w:t xml:space="preserve"> </w:t>
      </w:r>
      <w:r w:rsidR="00FE13F1">
        <w:t>underpin change</w:t>
      </w:r>
      <w:r w:rsidR="000330B9">
        <w:t>s</w:t>
      </w:r>
      <w:r w:rsidR="00FE13F1">
        <w:t xml:space="preserve"> within assemblages. </w:t>
      </w:r>
      <w:r w:rsidR="00EA5C4E">
        <w:t xml:space="preserve">The identities and rank orders of species within assemblages can be more significant than either </w:t>
      </w:r>
      <w:r w:rsidR="00175C84">
        <w:t>changes in richness or evenness. E</w:t>
      </w:r>
      <w:r w:rsidR="00EA5C4E" w:rsidRPr="00EA5C4E">
        <w:t xml:space="preserve">venness and species richness </w:t>
      </w:r>
      <w:r w:rsidR="00175C84">
        <w:t xml:space="preserve">may also </w:t>
      </w:r>
      <w:r w:rsidR="00EA5C4E" w:rsidRPr="00EA5C4E">
        <w:t>respond differently to environmental factors</w:t>
      </w:r>
      <w:r w:rsidR="00175C84">
        <w:t xml:space="preserve"> </w:t>
      </w:r>
      <w:r w:rsidR="00175C84" w:rsidRPr="00EA5C4E">
        <w:fldChar w:fldCharType="begin" w:fldLock="1"/>
      </w:r>
      <w:r w:rsidR="00175C84" w:rsidRPr="00EA5C4E">
        <w:instrText>ADDIN CSL_CITATION { "citationItems" : [ { "id" : "ITEM-1", "itemData" : { "DOI" : "10.1007/s00442-011-2236-1", "ISBN" : "0029-8549", "ISSN" : "00298549", "PMID" : "22210185", "abstract" : "Biological diversity comprises both species richness, i.e., the number of species in a community, and evenness, measuring how similar species are in their abundances. The relationship between species richness and evenness (RRE) across communities remains, however, a controversial issue in ecology because no consistent pattern has been reported. We conducted a systematic meta-review of RRE in aquatic ecosystems along regional to continental gradients and across trophic groups, differing in body size by 13 orders of magnitude. Hypotheses that RRE responded to latitudinal and scale variability across trophic groups were tested by regression analyses. Significant correlations of species richness and evenness only existed in 71 out of 229 datasets. Among the RRE, 89 were negative and 140 were positive. RRE did not vary with latitude but showed a positive response to scale. In a meta-analysis with ecosystem type as a single explaining variable, RRE did not vary among ecosystem types, i.e. between marine and freshwater. Finally, autotrophs had more positive RRE than heterotrophs. The weak RRE in many aquatic datasets suggests that richness and evenness often reflect independent components of biodiversity, highlighting that richness alone may be an incomplete surrogate for biodiversity. Our results further elucidate that RRE is driven by organismal and environmental properties, both of which must be considered to gain a deeper understanding of large-scale patterns of biodiversity.", "author" : [ { "dropping-particle" : "", "family" : "Soininen", "given" : "Janne", "non-dropping-particle" : "", "parse-names" : false, "suffix" : "" }, { "dropping-particle" : "", "family" : "Passy", "given" : "Sophia", "non-dropping-particle" : "", "parse-names" : false, "suffix" : "" }, { "dropping-particle" : "", "family" : "Hillebrand", "given" : "Helmut", "non-dropping-particle" : "", "parse-names" : false, "suffix" : "" } ], "container-title" : "Oecologia", "id" : "ITEM-1", "issue" : "3", "issued" : { "date-parts" : [ [ "2012" ] ] }, "page" : "803-809", "title" : "The relationship between species richness and evenness: A meta-analysis of studies across aquatic ecosystems", "type" : "article-journal", "volume" : "169" }, "uris" : [ "http://www.mendeley.com/documents/?uuid=0036ae44-9780-402e-9c55-b09b68e44108" ] } ], "mendeley" : { "formattedCitation" : "(Soininen et al. 2012)", "plainTextFormattedCitation" : "(Soininen et al. 2012)", "previouslyFormattedCitation" : "(Soininen et al. 2012)" }, "properties" : { "noteIndex" : 0 }, "schema" : "https://github.com/citation-style-language/schema/raw/master/csl-citation.json" }</w:instrText>
      </w:r>
      <w:r w:rsidR="00175C84" w:rsidRPr="00EA5C4E">
        <w:fldChar w:fldCharType="separate"/>
      </w:r>
      <w:r w:rsidR="00175C84" w:rsidRPr="00EA5C4E">
        <w:rPr>
          <w:noProof/>
        </w:rPr>
        <w:t>(Soininen et al. 2012)</w:t>
      </w:r>
      <w:r w:rsidR="00175C84" w:rsidRPr="00EA5C4E">
        <w:fldChar w:fldCharType="end"/>
      </w:r>
      <w:r w:rsidR="00EA5C4E" w:rsidRPr="00EA5C4E">
        <w:t xml:space="preserve">. </w:t>
      </w:r>
      <w:r w:rsidR="00EA5C4E">
        <w:t xml:space="preserve">This supposition is supported by the results of </w:t>
      </w:r>
      <w:r w:rsidR="00EA5C4E" w:rsidRPr="00EA5C4E">
        <w:fldChar w:fldCharType="begin" w:fldLock="1"/>
      </w:r>
      <w:r w:rsidR="00EA5C4E" w:rsidRPr="00EA5C4E">
        <w:instrText>ADDIN CSL_CITATION { "citationItems" : [ { "id" : "ITEM-1", "itemData" : { "DOI" : "10.1111/ecog.02216", "ISSN" : "16000587", "abstract" : "Although elevational gradients in microbial biodiversity have attracted increasing attention recently, the generality in the patterns and underlying mechanisms are still poorly resolved. Further, previous studies focused mostly on species richness, while left understudied evenness, another important aspect of biodiversity. Here, we studied the elevational patterns in species richness and evenness of stream biofilm bacteria and diatoms in six mountains in Asia and Europe. We also reviewed published results for elevational richness patterns for soil and stream microbes in a literature analysis. Our results revealed that even within the same ecosystem type (that is, stream) or geographical region, bacteria and diatoms showed contrasting patterns in diversity. Stream microbes, including present stream data, tend to show significantly increasing or decreasing elevational patterns in richness, contrasting the findings for soil microbes that typically showed nonsignificant or significantly decreasing patterns. In all six mountains for bacteria and in four mountains for diatoms, species richness and evenness were positively correlated. The variation in bacteria and diatom richness and evenness were substantially explained by anthropogenic driven factors, such as total phosphorus (TP). However, diatom richness and evenness were also related to different main drivers as richness was mostly related to pH, while evenness was most explained by TP. Our results highlight the lack of consistent elevational biodiversity patterns of microbes and further indicate that the two facets of biodiversity may respond differently to environmental gradients.", "author" : [ { "dropping-particle" : "", "family" : "Wang", "given" : "Jianjun", "non-dropping-particle" : "", "parse-names" : false, "suffix" : "" }, { "dropping-particle" : "", "family" : "Meier", "given" : "Sandra", "non-dropping-particle" : "", "parse-names" : false, "suffix" : "" }, { "dropping-particle" : "", "family" : "Soininen", "given" : "Janne", "non-dropping-particle" : "", "parse-names" : false, "suffix" : "" }, { "dropping-particle" : "", "family" : "Casamayor", "given" : "Emilio O.", "non-dropping-particle" : "", "parse-names" : false, "suffix" : "" }, { "dropping-particle" : "", "family" : "Pan", "given" : "Feiyan", "non-dropping-particle" : "", "parse-names" : false, "suffix" : "" }, { "dropping-particle" : "", "family" : "Tang", "given" : "Xiangming", "non-dropping-particle" : "", "parse-names" : false, "suffix" : "" }, { "dropping-particle" : "", "family" : "Yang", "given" : "Xiangdong", "non-dropping-particle" : "", "parse-names" : false, "suffix" : "" }, { "dropping-particle" : "", "family" : "Zhang", "given" : "Yunlin", "non-dropping-particle" : "", "parse-names" : false, "suffix" : "" }, { "dropping-particle" : "", "family" : "Wu", "given" : "Qinglong", "non-dropping-particle" : "", "parse-names" : false, "suffix" : "" }, { "dropping-particle" : "", "family" : "Zhou", "given" : "Jizhong", "non-dropping-particle" : "", "parse-names" : false, "suffix" : "" }, { "dropping-particle" : "", "family" : "Shen", "given" : "Ji", "non-dropping-particle" : "", "parse-names" : false, "suffix" : "" } ], "container-title" : "Ecography", "id" : "ITEM-1", "issue" : "3", "issued" : { "date-parts" : [ [ "2017" ] ] }, "page" : "393-402", "title" : "Regional and global elevational patterns of microbial species richness and evenness", "type" : "article-journal", "volume" : "40" }, "uris" : [ "http://www.mendeley.com/documents/?uuid=006997f3-5e3f-402d-a809-1c32e8aad42d" ] } ], "mendeley" : { "formattedCitation" : "(Wang et al. 2017)", "plainTextFormattedCitation" : "(Wang et al. 2017)", "previouslyFormattedCitation" : "(Wang et al. 2017)" }, "properties" : { "noteIndex" : 0 }, "schema" : "https://github.com/citation-style-language/schema/raw/master/csl-citation.json" }</w:instrText>
      </w:r>
      <w:r w:rsidR="00EA5C4E" w:rsidRPr="00EA5C4E">
        <w:fldChar w:fldCharType="separate"/>
      </w:r>
      <w:r w:rsidR="00EA5C4E" w:rsidRPr="00EA5C4E">
        <w:rPr>
          <w:noProof/>
        </w:rPr>
        <w:t>(Wang et al. 2017)</w:t>
      </w:r>
      <w:r w:rsidR="00EA5C4E" w:rsidRPr="00EA5C4E">
        <w:fldChar w:fldCharType="end"/>
      </w:r>
      <w:r w:rsidR="00EA5C4E">
        <w:t>, who</w:t>
      </w:r>
      <w:r w:rsidR="00EA5C4E" w:rsidRPr="00EA5C4E">
        <w:t xml:space="preserve"> found evidence for species richness and evenness being effected by different main drivers within microbial assemblages, despite both metrics being </w:t>
      </w:r>
      <w:r w:rsidR="00EA5C4E">
        <w:t xml:space="preserve">positively correlated. </w:t>
      </w:r>
    </w:p>
    <w:p w14:paraId="4F82C4D3" w14:textId="1671D555" w:rsidR="009C2E65" w:rsidRPr="00F84FF7" w:rsidRDefault="00EA5C4E" w:rsidP="009C2E65">
      <w:r>
        <w:t>F</w:t>
      </w:r>
      <w:r w:rsidR="009C2E65" w:rsidRPr="00FE6813">
        <w:t>or monitoring change purposes</w:t>
      </w:r>
      <w:r w:rsidR="00161432">
        <w:t>, evenness and species richness</w:t>
      </w:r>
      <w:r w:rsidR="009C2E65" w:rsidRPr="00FE6813">
        <w:t xml:space="preserve"> can be considered orthogonal.</w:t>
      </w:r>
      <w:r w:rsidR="009C2E65">
        <w:t xml:space="preserve"> Species richness measure</w:t>
      </w:r>
      <w:r w:rsidR="00161432">
        <w:t>s</w:t>
      </w:r>
      <w:r w:rsidR="009C2E65">
        <w:t xml:space="preserve"> alone are not informative enough to monitor all important bio</w:t>
      </w:r>
      <w:r w:rsidR="00175C84">
        <w:t xml:space="preserve">diversity change in conservation. </w:t>
      </w:r>
      <w:bookmarkStart w:id="0" w:name="_GoBack"/>
      <w:bookmarkEnd w:id="0"/>
      <w:r w:rsidR="009C2E65">
        <w:t xml:space="preserve"> </w:t>
      </w:r>
    </w:p>
    <w:p w14:paraId="5F3635CE" w14:textId="77777777" w:rsidR="00212A49" w:rsidRDefault="00212A49" w:rsidP="00F84FF7">
      <w:pPr>
        <w:pStyle w:val="Heading1"/>
      </w:pPr>
      <w:r>
        <w:t>References</w:t>
      </w:r>
    </w:p>
    <w:p w14:paraId="21AD4A14" w14:textId="2975CEFF" w:rsidR="009E2298" w:rsidRPr="009E2298" w:rsidRDefault="00212A49" w:rsidP="009E2298">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9E2298" w:rsidRPr="009E2298">
        <w:rPr>
          <w:rFonts w:ascii="Calibri" w:hAnsi="Calibri" w:cs="Times New Roman"/>
          <w:noProof/>
          <w:szCs w:val="24"/>
        </w:rPr>
        <w:t xml:space="preserve">Avolio, M.L. et al., 2014. Changes in plant community composition, not diversity, during a decade of nitrogen and phosphorus additions drive above-ground productivity in a tallgrass prairie. </w:t>
      </w:r>
      <w:r w:rsidR="009E2298" w:rsidRPr="009E2298">
        <w:rPr>
          <w:rFonts w:ascii="Calibri" w:hAnsi="Calibri" w:cs="Times New Roman"/>
          <w:i/>
          <w:iCs/>
          <w:noProof/>
          <w:szCs w:val="24"/>
        </w:rPr>
        <w:t>Journal of Ecology</w:t>
      </w:r>
      <w:r w:rsidR="009E2298" w:rsidRPr="009E2298">
        <w:rPr>
          <w:rFonts w:ascii="Calibri" w:hAnsi="Calibri" w:cs="Times New Roman"/>
          <w:noProof/>
          <w:szCs w:val="24"/>
        </w:rPr>
        <w:t>, 102, pp.1649–1660.</w:t>
      </w:r>
    </w:p>
    <w:p w14:paraId="0FFFB3B1"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Bates, D. et al., 2015. Fitting Linear Mixed-Effects Models Using lme4. </w:t>
      </w:r>
      <w:r w:rsidRPr="009E2298">
        <w:rPr>
          <w:rFonts w:ascii="Calibri" w:hAnsi="Calibri" w:cs="Times New Roman"/>
          <w:i/>
          <w:iCs/>
          <w:noProof/>
          <w:szCs w:val="24"/>
        </w:rPr>
        <w:t>Journal of Statistical Software</w:t>
      </w:r>
      <w:r w:rsidRPr="009E2298">
        <w:rPr>
          <w:rFonts w:ascii="Calibri" w:hAnsi="Calibri" w:cs="Times New Roman"/>
          <w:noProof/>
          <w:szCs w:val="24"/>
        </w:rPr>
        <w:t>, 67(1), pp.1–48.</w:t>
      </w:r>
    </w:p>
    <w:p w14:paraId="5F9D3948"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Bock, C.E., Jones, Z.F. &amp; Bock, J.H., 2007. Relationships between Species Richness, Eveness, and Abundance in a Southwestern Savanna. </w:t>
      </w:r>
      <w:r w:rsidRPr="009E2298">
        <w:rPr>
          <w:rFonts w:ascii="Calibri" w:hAnsi="Calibri" w:cs="Times New Roman"/>
          <w:i/>
          <w:iCs/>
          <w:noProof/>
          <w:szCs w:val="24"/>
        </w:rPr>
        <w:t>Ecology</w:t>
      </w:r>
      <w:r w:rsidRPr="009E2298">
        <w:rPr>
          <w:rFonts w:ascii="Calibri" w:hAnsi="Calibri" w:cs="Times New Roman"/>
          <w:noProof/>
          <w:szCs w:val="24"/>
        </w:rPr>
        <w:t>, 88(5), pp.1322–1327.</w:t>
      </w:r>
    </w:p>
    <w:p w14:paraId="2DAB70E6"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Chapin, F.S. et al., 2000. Consequences of changing biodiversity. </w:t>
      </w:r>
      <w:r w:rsidRPr="009E2298">
        <w:rPr>
          <w:rFonts w:ascii="Calibri" w:hAnsi="Calibri" w:cs="Times New Roman"/>
          <w:i/>
          <w:iCs/>
          <w:noProof/>
          <w:szCs w:val="24"/>
        </w:rPr>
        <w:t>Nature</w:t>
      </w:r>
      <w:r w:rsidRPr="009E2298">
        <w:rPr>
          <w:rFonts w:ascii="Calibri" w:hAnsi="Calibri" w:cs="Times New Roman"/>
          <w:noProof/>
          <w:szCs w:val="24"/>
        </w:rPr>
        <w:t>, 405(6783), pp.234–242. Available at: http://www.ncbi.nlm.nih.gov/pubmed/10821284.</w:t>
      </w:r>
    </w:p>
    <w:p w14:paraId="2516F70E"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Feio, M.J. et al., 2010. The influence of extreme climatic events and human disturbance on macroinvertebrate community patterns of a Mediterranean stream over 15 y. </w:t>
      </w:r>
      <w:r w:rsidRPr="009E2298">
        <w:rPr>
          <w:rFonts w:ascii="Calibri" w:hAnsi="Calibri" w:cs="Times New Roman"/>
          <w:i/>
          <w:iCs/>
          <w:noProof/>
          <w:szCs w:val="24"/>
        </w:rPr>
        <w:t>Journal of the North American Benthological Society</w:t>
      </w:r>
      <w:r w:rsidRPr="009E2298">
        <w:rPr>
          <w:rFonts w:ascii="Calibri" w:hAnsi="Calibri" w:cs="Times New Roman"/>
          <w:noProof/>
          <w:szCs w:val="24"/>
        </w:rPr>
        <w:t>, 29(4), pp.1397–1409. Available at: http://www.journals.uchicago.edu/doi/10.1899/09-158.1.</w:t>
      </w:r>
    </w:p>
    <w:p w14:paraId="7D10A335"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Gosselin, F., 2006. An assessment of the dependence of evenness indices on species richness. </w:t>
      </w:r>
      <w:r w:rsidRPr="009E2298">
        <w:rPr>
          <w:rFonts w:ascii="Calibri" w:hAnsi="Calibri" w:cs="Times New Roman"/>
          <w:i/>
          <w:iCs/>
          <w:noProof/>
          <w:szCs w:val="24"/>
        </w:rPr>
        <w:t>Journal of Theoretical Biology</w:t>
      </w:r>
      <w:r w:rsidRPr="009E2298">
        <w:rPr>
          <w:rFonts w:ascii="Calibri" w:hAnsi="Calibri" w:cs="Times New Roman"/>
          <w:noProof/>
          <w:szCs w:val="24"/>
        </w:rPr>
        <w:t>, 242(3), pp.591–597.</w:t>
      </w:r>
    </w:p>
    <w:p w14:paraId="02522144"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Gotelli, N.J. &amp; Colwell, R.K., 2011. Estimating Species Richness. In A. E. Magurran &amp; B. J. McGill, eds. </w:t>
      </w:r>
      <w:r w:rsidRPr="009E2298">
        <w:rPr>
          <w:rFonts w:ascii="Calibri" w:hAnsi="Calibri" w:cs="Times New Roman"/>
          <w:i/>
          <w:iCs/>
          <w:noProof/>
          <w:szCs w:val="24"/>
        </w:rPr>
        <w:t>Biological Diversity</w:t>
      </w:r>
      <w:r w:rsidRPr="009E2298">
        <w:rPr>
          <w:rFonts w:ascii="Calibri" w:hAnsi="Calibri" w:cs="Times New Roman"/>
          <w:noProof/>
          <w:szCs w:val="24"/>
        </w:rPr>
        <w:t>. Oxford University Press, pp. 39–54.</w:t>
      </w:r>
    </w:p>
    <w:p w14:paraId="23D2EEAB"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Gotelli, N.J. &amp; Graves, G.R., 1996. Species diversity. In </w:t>
      </w:r>
      <w:r w:rsidRPr="009E2298">
        <w:rPr>
          <w:rFonts w:ascii="Calibri" w:hAnsi="Calibri" w:cs="Times New Roman"/>
          <w:i/>
          <w:iCs/>
          <w:noProof/>
          <w:szCs w:val="24"/>
        </w:rPr>
        <w:t>Null Models in Ecology</w:t>
      </w:r>
      <w:r w:rsidRPr="009E2298">
        <w:rPr>
          <w:rFonts w:ascii="Calibri" w:hAnsi="Calibri" w:cs="Times New Roman"/>
          <w:noProof/>
          <w:szCs w:val="24"/>
        </w:rPr>
        <w:t>. Smithsonian Institution Press, Washington, DC, USA.</w:t>
      </w:r>
    </w:p>
    <w:p w14:paraId="6E1ADC1B"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Hill, M.O., 1973. Diversity and evenness: a unifying notation and its consequences. </w:t>
      </w:r>
      <w:r w:rsidRPr="009E2298">
        <w:rPr>
          <w:rFonts w:ascii="Calibri" w:hAnsi="Calibri" w:cs="Times New Roman"/>
          <w:i/>
          <w:iCs/>
          <w:noProof/>
          <w:szCs w:val="24"/>
        </w:rPr>
        <w:t>Ecology</w:t>
      </w:r>
      <w:r w:rsidRPr="009E2298">
        <w:rPr>
          <w:rFonts w:ascii="Calibri" w:hAnsi="Calibri" w:cs="Times New Roman"/>
          <w:noProof/>
          <w:szCs w:val="24"/>
        </w:rPr>
        <w:t>, 54(2), pp.427–432. Available at: http://www.esajournals.org/doi/abs/10.2307/1934352%5Cnhttp://www.esajournals.org/action/showCitFormats?doi=10.2307/1934352.</w:t>
      </w:r>
    </w:p>
    <w:p w14:paraId="177ADB51"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Hillebrand, H., Bennet, D.A. &amp; Cadotte, M.W., 2008. Consequences of dominance: A review of Evenness Effects on Local and Regional Ecosystem Processes. </w:t>
      </w:r>
      <w:r w:rsidRPr="009E2298">
        <w:rPr>
          <w:rFonts w:ascii="Calibri" w:hAnsi="Calibri" w:cs="Times New Roman"/>
          <w:i/>
          <w:iCs/>
          <w:noProof/>
          <w:szCs w:val="24"/>
        </w:rPr>
        <w:t>Ecology</w:t>
      </w:r>
      <w:r w:rsidRPr="009E2298">
        <w:rPr>
          <w:rFonts w:ascii="Calibri" w:hAnsi="Calibri" w:cs="Times New Roman"/>
          <w:noProof/>
          <w:szCs w:val="24"/>
        </w:rPr>
        <w:t>, 89(6), pp.1510–1520.</w:t>
      </w:r>
    </w:p>
    <w:p w14:paraId="5F3C6E4B"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lastRenderedPageBreak/>
        <w:t xml:space="preserve">Hooper, D.U. et al., 2005. Effects of biodiversity on ecosystem functioning: A consensus of current knowledge. </w:t>
      </w:r>
      <w:r w:rsidRPr="009E2298">
        <w:rPr>
          <w:rFonts w:ascii="Calibri" w:hAnsi="Calibri" w:cs="Times New Roman"/>
          <w:i/>
          <w:iCs/>
          <w:noProof/>
          <w:szCs w:val="24"/>
        </w:rPr>
        <w:t>Ecological Monographs</w:t>
      </w:r>
      <w:r w:rsidRPr="009E2298">
        <w:rPr>
          <w:rFonts w:ascii="Calibri" w:hAnsi="Calibri" w:cs="Times New Roman"/>
          <w:noProof/>
          <w:szCs w:val="24"/>
        </w:rPr>
        <w:t>, 75(1), pp.3–35. Available at: http://www.esajournals.org/doi/pdf/10.1890/04-0922.</w:t>
      </w:r>
    </w:p>
    <w:p w14:paraId="2C60121B"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Hulbert, S.H., 1971. The nonconcept of species diversity: a critique and alternative parameters. </w:t>
      </w:r>
      <w:r w:rsidRPr="009E2298">
        <w:rPr>
          <w:rFonts w:ascii="Calibri" w:hAnsi="Calibri" w:cs="Times New Roman"/>
          <w:i/>
          <w:iCs/>
          <w:noProof/>
          <w:szCs w:val="24"/>
        </w:rPr>
        <w:t>Ecology</w:t>
      </w:r>
      <w:r w:rsidRPr="009E2298">
        <w:rPr>
          <w:rFonts w:ascii="Calibri" w:hAnsi="Calibri" w:cs="Times New Roman"/>
          <w:noProof/>
          <w:szCs w:val="24"/>
        </w:rPr>
        <w:t>, (52), pp.577–585.</w:t>
      </w:r>
    </w:p>
    <w:p w14:paraId="7CA36DFF"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Jost, L., 2010. The relation between evenness and diversity. </w:t>
      </w:r>
      <w:r w:rsidRPr="009E2298">
        <w:rPr>
          <w:rFonts w:ascii="Calibri" w:hAnsi="Calibri" w:cs="Times New Roman"/>
          <w:i/>
          <w:iCs/>
          <w:noProof/>
          <w:szCs w:val="24"/>
        </w:rPr>
        <w:t>Diversity</w:t>
      </w:r>
      <w:r w:rsidRPr="009E2298">
        <w:rPr>
          <w:rFonts w:ascii="Calibri" w:hAnsi="Calibri" w:cs="Times New Roman"/>
          <w:noProof/>
          <w:szCs w:val="24"/>
        </w:rPr>
        <w:t>, 2(2), pp.207–232.</w:t>
      </w:r>
    </w:p>
    <w:p w14:paraId="24BFC7D3"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Kvålseth, T.O., 2015. Evenness indices once again: critical analysis of properties. </w:t>
      </w:r>
      <w:r w:rsidRPr="009E2298">
        <w:rPr>
          <w:rFonts w:ascii="Calibri" w:hAnsi="Calibri" w:cs="Times New Roman"/>
          <w:i/>
          <w:iCs/>
          <w:noProof/>
          <w:szCs w:val="24"/>
        </w:rPr>
        <w:t>SpringerPlus</w:t>
      </w:r>
      <w:r w:rsidRPr="009E2298">
        <w:rPr>
          <w:rFonts w:ascii="Calibri" w:hAnsi="Calibri" w:cs="Times New Roman"/>
          <w:noProof/>
          <w:szCs w:val="24"/>
        </w:rPr>
        <w:t>, 4, p.232. Available at: http://www.ncbi.nlm.nih.gov/pubmed/26020023%5Cnhttp://www.pubmedcentral.nih.gov/articlerender.fcgi?artid=PMC4439415.</w:t>
      </w:r>
    </w:p>
    <w:p w14:paraId="6C61AA9D"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Passy, S.I., 2016. Abundance Inequality in Freshwater Communities Has an Ecological Origin. </w:t>
      </w:r>
      <w:r w:rsidRPr="009E2298">
        <w:rPr>
          <w:rFonts w:ascii="Calibri" w:hAnsi="Calibri" w:cs="Times New Roman"/>
          <w:i/>
          <w:iCs/>
          <w:noProof/>
          <w:szCs w:val="24"/>
        </w:rPr>
        <w:t>The American Naturalist</w:t>
      </w:r>
      <w:r w:rsidRPr="009E2298">
        <w:rPr>
          <w:rFonts w:ascii="Calibri" w:hAnsi="Calibri" w:cs="Times New Roman"/>
          <w:noProof/>
          <w:szCs w:val="24"/>
        </w:rPr>
        <w:t>, 187(4), pp.502–516. Available at: http://www.journals.uchicago.edu/doi/10.1086/685424.</w:t>
      </w:r>
    </w:p>
    <w:p w14:paraId="79DB3561"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Passy, S.I. et al., 2017. Environmental filtering and taxonomic relatedness underlie the species richness–evenness relationship. </w:t>
      </w:r>
      <w:r w:rsidRPr="009E2298">
        <w:rPr>
          <w:rFonts w:ascii="Calibri" w:hAnsi="Calibri" w:cs="Times New Roman"/>
          <w:i/>
          <w:iCs/>
          <w:noProof/>
          <w:szCs w:val="24"/>
        </w:rPr>
        <w:t>Hydrobiologia</w:t>
      </w:r>
      <w:r w:rsidRPr="009E2298">
        <w:rPr>
          <w:rFonts w:ascii="Calibri" w:hAnsi="Calibri" w:cs="Times New Roman"/>
          <w:noProof/>
          <w:szCs w:val="24"/>
        </w:rPr>
        <w:t>, 787(1), pp.243–253.</w:t>
      </w:r>
    </w:p>
    <w:p w14:paraId="699BBD40"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Peet, R.K., 1974. The Measurement of Species Diversity. </w:t>
      </w:r>
      <w:r w:rsidRPr="009E2298">
        <w:rPr>
          <w:rFonts w:ascii="Calibri" w:hAnsi="Calibri" w:cs="Times New Roman"/>
          <w:i/>
          <w:iCs/>
          <w:noProof/>
          <w:szCs w:val="24"/>
        </w:rPr>
        <w:t>Annual Review of Ecology and Systematics</w:t>
      </w:r>
      <w:r w:rsidRPr="009E2298">
        <w:rPr>
          <w:rFonts w:ascii="Calibri" w:hAnsi="Calibri" w:cs="Times New Roman"/>
          <w:noProof/>
          <w:szCs w:val="24"/>
        </w:rPr>
        <w:t>, 5(1), pp.285–307. Available at: http://www.annualreviews.org/doi/abs/10.1146/annurev.es.05.110174.001441%0Ahttp://www.annualreviews.org/doi/10.1146/annurev.es.05.110174.001441.</w:t>
      </w:r>
    </w:p>
    <w:p w14:paraId="16B83990"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R Core Team, 2016. R:A language and environment for statistical computing. Available at: https://www.r-project.org/.</w:t>
      </w:r>
    </w:p>
    <w:p w14:paraId="3484FFB6"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Revermann, R. et al., 2016. Species richness and evenness respond to diverging land-use patterns - a cross-border study of dry tropical woodlands in southern Africa. </w:t>
      </w:r>
      <w:r w:rsidRPr="009E2298">
        <w:rPr>
          <w:rFonts w:ascii="Calibri" w:hAnsi="Calibri" w:cs="Times New Roman"/>
          <w:i/>
          <w:iCs/>
          <w:noProof/>
          <w:szCs w:val="24"/>
        </w:rPr>
        <w:t>African Journal of Ecology</w:t>
      </w:r>
      <w:r w:rsidRPr="009E2298">
        <w:rPr>
          <w:rFonts w:ascii="Calibri" w:hAnsi="Calibri" w:cs="Times New Roman"/>
          <w:noProof/>
          <w:szCs w:val="24"/>
        </w:rPr>
        <w:t>, pp.152–161.</w:t>
      </w:r>
    </w:p>
    <w:p w14:paraId="6D52BE02"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Rohr, R.P. et al., 2016. Persist or Produce: A Community Trade-Off Tuned by Species Evenness. </w:t>
      </w:r>
      <w:r w:rsidRPr="009E2298">
        <w:rPr>
          <w:rFonts w:ascii="Calibri" w:hAnsi="Calibri" w:cs="Times New Roman"/>
          <w:i/>
          <w:iCs/>
          <w:noProof/>
          <w:szCs w:val="24"/>
        </w:rPr>
        <w:t>The American Naturalist</w:t>
      </w:r>
      <w:r w:rsidRPr="009E2298">
        <w:rPr>
          <w:rFonts w:ascii="Calibri" w:hAnsi="Calibri" w:cs="Times New Roman"/>
          <w:noProof/>
          <w:szCs w:val="24"/>
        </w:rPr>
        <w:t>, 188(4), pp.411–422. Available at: http://www.journals.uchicago.edu/doi/10.1086/688046.</w:t>
      </w:r>
    </w:p>
    <w:p w14:paraId="1A504B37"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Santini, L. et al., 2016. Assessing the suitability of diversity metrics to detect biodiversity change. </w:t>
      </w:r>
      <w:r w:rsidRPr="009E2298">
        <w:rPr>
          <w:rFonts w:ascii="Calibri" w:hAnsi="Calibri" w:cs="Times New Roman"/>
          <w:i/>
          <w:iCs/>
          <w:noProof/>
          <w:szCs w:val="24"/>
        </w:rPr>
        <w:t>Biological Conservation</w:t>
      </w:r>
      <w:r w:rsidRPr="009E2298">
        <w:rPr>
          <w:rFonts w:ascii="Calibri" w:hAnsi="Calibri" w:cs="Times New Roman"/>
          <w:noProof/>
          <w:szCs w:val="24"/>
        </w:rPr>
        <w:t>, pp.1–10.</w:t>
      </w:r>
    </w:p>
    <w:p w14:paraId="15623375"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Soininen, J., Passy, S. &amp; Hillebrand, H., 2012. The relationship between species richness and evenness: A meta-analysis of studies across aquatic ecosystems. </w:t>
      </w:r>
      <w:r w:rsidRPr="009E2298">
        <w:rPr>
          <w:rFonts w:ascii="Calibri" w:hAnsi="Calibri" w:cs="Times New Roman"/>
          <w:i/>
          <w:iCs/>
          <w:noProof/>
          <w:szCs w:val="24"/>
        </w:rPr>
        <w:t>Oecologia</w:t>
      </w:r>
      <w:r w:rsidRPr="009E2298">
        <w:rPr>
          <w:rFonts w:ascii="Calibri" w:hAnsi="Calibri" w:cs="Times New Roman"/>
          <w:noProof/>
          <w:szCs w:val="24"/>
        </w:rPr>
        <w:t>, 169(3), pp.803–809.</w:t>
      </w:r>
    </w:p>
    <w:p w14:paraId="735CC500"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Stirling, G. &amp; Wilsey, B., 2001. Empirical Relationships between Species Richness, Evenness, and Proportional Diversity. </w:t>
      </w:r>
      <w:r w:rsidRPr="009E2298">
        <w:rPr>
          <w:rFonts w:ascii="Calibri" w:hAnsi="Calibri" w:cs="Times New Roman"/>
          <w:i/>
          <w:iCs/>
          <w:noProof/>
          <w:szCs w:val="24"/>
        </w:rPr>
        <w:t>The American naturalist</w:t>
      </w:r>
      <w:r w:rsidRPr="009E2298">
        <w:rPr>
          <w:rFonts w:ascii="Calibri" w:hAnsi="Calibri" w:cs="Times New Roman"/>
          <w:noProof/>
          <w:szCs w:val="24"/>
        </w:rPr>
        <w:t>, 158(3), pp.286–299.</w:t>
      </w:r>
    </w:p>
    <w:p w14:paraId="48FE855D"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Tilman, D., Isbell, F. &amp; Cowles, J.M., 2014. Biodiversity and Ecosystem Functioning. </w:t>
      </w:r>
      <w:r w:rsidRPr="009E2298">
        <w:rPr>
          <w:rFonts w:ascii="Calibri" w:hAnsi="Calibri" w:cs="Times New Roman"/>
          <w:i/>
          <w:iCs/>
          <w:noProof/>
          <w:szCs w:val="24"/>
        </w:rPr>
        <w:t>Annual Review of Ecology, Evolution, and Systematics</w:t>
      </w:r>
      <w:r w:rsidRPr="009E2298">
        <w:rPr>
          <w:rFonts w:ascii="Calibri" w:hAnsi="Calibri" w:cs="Times New Roman"/>
          <w:noProof/>
          <w:szCs w:val="24"/>
        </w:rPr>
        <w:t>, 45(1), pp.471–493. Available at: http://www.annualreviews.org/doi/10.1146/annurev-ecolsys-120213-091917.</w:t>
      </w:r>
    </w:p>
    <w:p w14:paraId="674F1E12"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Wang, J. et al., 2017. Regional and global elevational patterns of microbial species richness and evenness. </w:t>
      </w:r>
      <w:r w:rsidRPr="009E2298">
        <w:rPr>
          <w:rFonts w:ascii="Calibri" w:hAnsi="Calibri" w:cs="Times New Roman"/>
          <w:i/>
          <w:iCs/>
          <w:noProof/>
          <w:szCs w:val="24"/>
        </w:rPr>
        <w:t>Ecography</w:t>
      </w:r>
      <w:r w:rsidRPr="009E2298">
        <w:rPr>
          <w:rFonts w:ascii="Calibri" w:hAnsi="Calibri" w:cs="Times New Roman"/>
          <w:noProof/>
          <w:szCs w:val="24"/>
        </w:rPr>
        <w:t>, 40(3), pp.393–402.</w:t>
      </w:r>
    </w:p>
    <w:p w14:paraId="614177D9"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Ward, S.E. et al., 2010. Litter evenness influences short-term peatland decomposition processes. </w:t>
      </w:r>
      <w:r w:rsidRPr="009E2298">
        <w:rPr>
          <w:rFonts w:ascii="Calibri" w:hAnsi="Calibri" w:cs="Times New Roman"/>
          <w:i/>
          <w:iCs/>
          <w:noProof/>
          <w:szCs w:val="24"/>
        </w:rPr>
        <w:t>Oecologia</w:t>
      </w:r>
      <w:r w:rsidRPr="009E2298">
        <w:rPr>
          <w:rFonts w:ascii="Calibri" w:hAnsi="Calibri" w:cs="Times New Roman"/>
          <w:noProof/>
          <w:szCs w:val="24"/>
        </w:rPr>
        <w:t>, 164(2), pp.511–520.</w:t>
      </w:r>
    </w:p>
    <w:p w14:paraId="279F9B79"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Wilsey, B.J. &amp; Potvin, C., 2000. Biodiversity and ecosystem functioning: the importance of species </w:t>
      </w:r>
      <w:r w:rsidRPr="009E2298">
        <w:rPr>
          <w:rFonts w:ascii="Calibri" w:hAnsi="Calibri" w:cs="Times New Roman"/>
          <w:noProof/>
          <w:szCs w:val="24"/>
        </w:rPr>
        <w:lastRenderedPageBreak/>
        <w:t xml:space="preserve">evenness in an old field. </w:t>
      </w:r>
      <w:r w:rsidRPr="009E2298">
        <w:rPr>
          <w:rFonts w:ascii="Calibri" w:hAnsi="Calibri" w:cs="Times New Roman"/>
          <w:i/>
          <w:iCs/>
          <w:noProof/>
          <w:szCs w:val="24"/>
        </w:rPr>
        <w:t>Ecology</w:t>
      </w:r>
      <w:r w:rsidRPr="009E2298">
        <w:rPr>
          <w:rFonts w:ascii="Calibri" w:hAnsi="Calibri" w:cs="Times New Roman"/>
          <w:noProof/>
          <w:szCs w:val="24"/>
        </w:rPr>
        <w:t>, 81(4), pp.887–893. Available at: http://www.researchgate.net/publication/235722835_Wilsey_B.J._and_C._Potvin._2000._Biodiversity_and_ecosystem_functioning_the_importance_of_species_evenness_in_an_old_field._Ecology_81887-893.</w:t>
      </w:r>
    </w:p>
    <w:p w14:paraId="311C2A0E"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Wittebolle, L. et al., 2009. Initial community evenness favours functionality under selective stress. </w:t>
      </w:r>
      <w:r w:rsidRPr="009E2298">
        <w:rPr>
          <w:rFonts w:ascii="Calibri" w:hAnsi="Calibri" w:cs="Times New Roman"/>
          <w:i/>
          <w:iCs/>
          <w:noProof/>
          <w:szCs w:val="24"/>
        </w:rPr>
        <w:t>Nature</w:t>
      </w:r>
      <w:r w:rsidRPr="009E2298">
        <w:rPr>
          <w:rFonts w:ascii="Calibri" w:hAnsi="Calibri" w:cs="Times New Roman"/>
          <w:noProof/>
          <w:szCs w:val="24"/>
        </w:rPr>
        <w:t>, 458(7238), pp.623–626. Available at: http://www.nature.com/doifinder/10.1038/nature07840.</w:t>
      </w:r>
    </w:p>
    <w:p w14:paraId="20861E4D"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Wohlgemuth, D., Solan, M. &amp; Godbold, J.A., 2016. Specific arrangements of species dominance can be more infuential than evenness in maintaining ecosystem process and function. </w:t>
      </w:r>
      <w:r w:rsidRPr="009E2298">
        <w:rPr>
          <w:rFonts w:ascii="Calibri" w:hAnsi="Calibri" w:cs="Times New Roman"/>
          <w:i/>
          <w:iCs/>
          <w:noProof/>
          <w:szCs w:val="24"/>
        </w:rPr>
        <w:t>Scientific Reports</w:t>
      </w:r>
      <w:r w:rsidRPr="009E2298">
        <w:rPr>
          <w:rFonts w:ascii="Calibri" w:hAnsi="Calibri" w:cs="Times New Roman"/>
          <w:noProof/>
          <w:szCs w:val="24"/>
        </w:rPr>
        <w:t>, 6(December), p.39325. Available at: http://dx.doi.org/10.1038/srep39325.</w:t>
      </w:r>
    </w:p>
    <w:p w14:paraId="544520D3" w14:textId="77777777" w:rsidR="009E2298" w:rsidRPr="009E2298" w:rsidRDefault="009E2298" w:rsidP="009E2298">
      <w:pPr>
        <w:widowControl w:val="0"/>
        <w:autoSpaceDE w:val="0"/>
        <w:autoSpaceDN w:val="0"/>
        <w:adjustRightInd w:val="0"/>
        <w:spacing w:line="240" w:lineRule="auto"/>
        <w:ind w:left="480" w:hanging="480"/>
        <w:rPr>
          <w:rFonts w:ascii="Calibri" w:hAnsi="Calibri" w:cs="Times New Roman"/>
          <w:noProof/>
          <w:szCs w:val="24"/>
        </w:rPr>
      </w:pPr>
      <w:r w:rsidRPr="009E2298">
        <w:rPr>
          <w:rFonts w:ascii="Calibri" w:hAnsi="Calibri" w:cs="Times New Roman"/>
          <w:noProof/>
          <w:szCs w:val="24"/>
        </w:rPr>
        <w:t xml:space="preserve">Yeboah, D., Chen, H.Y.H. &amp; Kingston, S., 2016. Tree species richness decreases while species evenness increases with disturbance frequency in a natural boreal forest landscape. </w:t>
      </w:r>
      <w:r w:rsidRPr="009E2298">
        <w:rPr>
          <w:rFonts w:ascii="Calibri" w:hAnsi="Calibri" w:cs="Times New Roman"/>
          <w:i/>
          <w:iCs/>
          <w:noProof/>
          <w:szCs w:val="24"/>
        </w:rPr>
        <w:t>Ecology and Evolution</w:t>
      </w:r>
      <w:r w:rsidRPr="009E2298">
        <w:rPr>
          <w:rFonts w:ascii="Calibri" w:hAnsi="Calibri" w:cs="Times New Roman"/>
          <w:noProof/>
          <w:szCs w:val="24"/>
        </w:rPr>
        <w:t>, 6(3), pp.842–850.</w:t>
      </w:r>
    </w:p>
    <w:p w14:paraId="7B0928F9" w14:textId="77777777" w:rsidR="009E2298" w:rsidRPr="009E2298" w:rsidRDefault="009E2298" w:rsidP="009E2298">
      <w:pPr>
        <w:widowControl w:val="0"/>
        <w:autoSpaceDE w:val="0"/>
        <w:autoSpaceDN w:val="0"/>
        <w:adjustRightInd w:val="0"/>
        <w:spacing w:line="240" w:lineRule="auto"/>
        <w:ind w:left="480" w:hanging="480"/>
        <w:rPr>
          <w:rFonts w:ascii="Calibri" w:hAnsi="Calibri"/>
          <w:noProof/>
        </w:rPr>
      </w:pPr>
      <w:r w:rsidRPr="009E2298">
        <w:rPr>
          <w:rFonts w:ascii="Calibri" w:hAnsi="Calibri" w:cs="Times New Roman"/>
          <w:noProof/>
          <w:szCs w:val="24"/>
        </w:rPr>
        <w:t xml:space="preserve">Zhang, Y., Chen, H.Y.H. &amp; Taylor, A., 2014. Multiple drivers of plant diversity in forest ecosystems. </w:t>
      </w:r>
      <w:r w:rsidRPr="009E2298">
        <w:rPr>
          <w:rFonts w:ascii="Calibri" w:hAnsi="Calibri" w:cs="Times New Roman"/>
          <w:i/>
          <w:iCs/>
          <w:noProof/>
          <w:szCs w:val="24"/>
        </w:rPr>
        <w:t>Global Ecology and Biogeography</w:t>
      </w:r>
      <w:r w:rsidRPr="009E2298">
        <w:rPr>
          <w:rFonts w:ascii="Calibri" w:hAnsi="Calibri" w:cs="Times New Roman"/>
          <w:noProof/>
          <w:szCs w:val="24"/>
        </w:rPr>
        <w:t>, 23(8), pp.885–893.</w:t>
      </w:r>
    </w:p>
    <w:p w14:paraId="78D44A8F" w14:textId="77777777" w:rsidR="00212A49" w:rsidRDefault="00212A49">
      <w:r>
        <w:fldChar w:fldCharType="end"/>
      </w:r>
    </w:p>
    <w:sectPr w:rsidR="00212A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D57A5D"/>
    <w:multiLevelType w:val="hybridMultilevel"/>
    <w:tmpl w:val="0136D9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9C63D44"/>
    <w:multiLevelType w:val="hybridMultilevel"/>
    <w:tmpl w:val="62B89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5F65"/>
    <w:rsid w:val="0001657C"/>
    <w:rsid w:val="000314B7"/>
    <w:rsid w:val="000330B9"/>
    <w:rsid w:val="00043CE2"/>
    <w:rsid w:val="0009351A"/>
    <w:rsid w:val="000C7D1E"/>
    <w:rsid w:val="000D5F65"/>
    <w:rsid w:val="000F1362"/>
    <w:rsid w:val="000F5754"/>
    <w:rsid w:val="0010328F"/>
    <w:rsid w:val="00126507"/>
    <w:rsid w:val="00126F4E"/>
    <w:rsid w:val="001369FB"/>
    <w:rsid w:val="00161432"/>
    <w:rsid w:val="00175C84"/>
    <w:rsid w:val="001D47FF"/>
    <w:rsid w:val="001F4F59"/>
    <w:rsid w:val="0020621E"/>
    <w:rsid w:val="00212A49"/>
    <w:rsid w:val="0024332E"/>
    <w:rsid w:val="002435C9"/>
    <w:rsid w:val="00253AE9"/>
    <w:rsid w:val="002708F1"/>
    <w:rsid w:val="00272695"/>
    <w:rsid w:val="00274556"/>
    <w:rsid w:val="002A0D4E"/>
    <w:rsid w:val="002B204A"/>
    <w:rsid w:val="002C2597"/>
    <w:rsid w:val="002F70BB"/>
    <w:rsid w:val="003331A3"/>
    <w:rsid w:val="0033361C"/>
    <w:rsid w:val="003921E2"/>
    <w:rsid w:val="00396CEE"/>
    <w:rsid w:val="003B41C3"/>
    <w:rsid w:val="003C2B02"/>
    <w:rsid w:val="003D42F0"/>
    <w:rsid w:val="003E19B1"/>
    <w:rsid w:val="004261CC"/>
    <w:rsid w:val="004276B4"/>
    <w:rsid w:val="00443031"/>
    <w:rsid w:val="00461709"/>
    <w:rsid w:val="00465877"/>
    <w:rsid w:val="00474536"/>
    <w:rsid w:val="004B73D1"/>
    <w:rsid w:val="004C772D"/>
    <w:rsid w:val="00527A68"/>
    <w:rsid w:val="005556BE"/>
    <w:rsid w:val="005C5575"/>
    <w:rsid w:val="005F6C22"/>
    <w:rsid w:val="00656681"/>
    <w:rsid w:val="00671307"/>
    <w:rsid w:val="00694FB9"/>
    <w:rsid w:val="007422B8"/>
    <w:rsid w:val="00762173"/>
    <w:rsid w:val="007A7615"/>
    <w:rsid w:val="007E4159"/>
    <w:rsid w:val="008170C9"/>
    <w:rsid w:val="008319A5"/>
    <w:rsid w:val="00852370"/>
    <w:rsid w:val="00875947"/>
    <w:rsid w:val="008D4A7C"/>
    <w:rsid w:val="00915BCC"/>
    <w:rsid w:val="00941002"/>
    <w:rsid w:val="00976054"/>
    <w:rsid w:val="00995397"/>
    <w:rsid w:val="009A188B"/>
    <w:rsid w:val="009A5C37"/>
    <w:rsid w:val="009B2350"/>
    <w:rsid w:val="009C2E65"/>
    <w:rsid w:val="009E2298"/>
    <w:rsid w:val="009E400C"/>
    <w:rsid w:val="009F5956"/>
    <w:rsid w:val="00A37B6F"/>
    <w:rsid w:val="00A4593B"/>
    <w:rsid w:val="00A865EE"/>
    <w:rsid w:val="00A94A37"/>
    <w:rsid w:val="00AA082C"/>
    <w:rsid w:val="00AC0C8E"/>
    <w:rsid w:val="00AC7C2F"/>
    <w:rsid w:val="00AE0F07"/>
    <w:rsid w:val="00B2721B"/>
    <w:rsid w:val="00B51585"/>
    <w:rsid w:val="00B656C9"/>
    <w:rsid w:val="00B76F74"/>
    <w:rsid w:val="00BA0421"/>
    <w:rsid w:val="00BA4FCD"/>
    <w:rsid w:val="00BD02A8"/>
    <w:rsid w:val="00C0001C"/>
    <w:rsid w:val="00C10672"/>
    <w:rsid w:val="00C25C96"/>
    <w:rsid w:val="00C37F0D"/>
    <w:rsid w:val="00C6417B"/>
    <w:rsid w:val="00C64AF2"/>
    <w:rsid w:val="00C709AF"/>
    <w:rsid w:val="00CD4263"/>
    <w:rsid w:val="00CE4F61"/>
    <w:rsid w:val="00D15393"/>
    <w:rsid w:val="00D410D8"/>
    <w:rsid w:val="00D50505"/>
    <w:rsid w:val="00DD28EF"/>
    <w:rsid w:val="00DE45B9"/>
    <w:rsid w:val="00E54F60"/>
    <w:rsid w:val="00E87AA3"/>
    <w:rsid w:val="00EA5C4E"/>
    <w:rsid w:val="00EC6B02"/>
    <w:rsid w:val="00EE7CB2"/>
    <w:rsid w:val="00F05FEC"/>
    <w:rsid w:val="00F12108"/>
    <w:rsid w:val="00F15A5C"/>
    <w:rsid w:val="00F41CB5"/>
    <w:rsid w:val="00F71F63"/>
    <w:rsid w:val="00F76E56"/>
    <w:rsid w:val="00F8130D"/>
    <w:rsid w:val="00F84FF7"/>
    <w:rsid w:val="00FE13F1"/>
    <w:rsid w:val="00FE5DC0"/>
    <w:rsid w:val="00FE681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C366B"/>
  <w15:chartTrackingRefBased/>
  <w15:docId w15:val="{EFDF4A4C-25F4-4AE1-A53E-E5DA800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D5F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21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D5F6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5F6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D5F65"/>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AE0F07"/>
    <w:pPr>
      <w:ind w:left="720"/>
      <w:contextualSpacing/>
    </w:pPr>
  </w:style>
  <w:style w:type="character" w:styleId="CommentReference">
    <w:name w:val="annotation reference"/>
    <w:basedOn w:val="DefaultParagraphFont"/>
    <w:uiPriority w:val="99"/>
    <w:semiHidden/>
    <w:unhideWhenUsed/>
    <w:rsid w:val="00AE0F07"/>
    <w:rPr>
      <w:sz w:val="16"/>
      <w:szCs w:val="16"/>
    </w:rPr>
  </w:style>
  <w:style w:type="paragraph" w:styleId="CommentText">
    <w:name w:val="annotation text"/>
    <w:basedOn w:val="Normal"/>
    <w:link w:val="CommentTextChar"/>
    <w:uiPriority w:val="99"/>
    <w:semiHidden/>
    <w:unhideWhenUsed/>
    <w:rsid w:val="00AE0F07"/>
    <w:pPr>
      <w:spacing w:line="240" w:lineRule="auto"/>
    </w:pPr>
    <w:rPr>
      <w:sz w:val="20"/>
      <w:szCs w:val="20"/>
    </w:rPr>
  </w:style>
  <w:style w:type="character" w:customStyle="1" w:styleId="CommentTextChar">
    <w:name w:val="Comment Text Char"/>
    <w:basedOn w:val="DefaultParagraphFont"/>
    <w:link w:val="CommentText"/>
    <w:uiPriority w:val="99"/>
    <w:semiHidden/>
    <w:rsid w:val="00AE0F07"/>
    <w:rPr>
      <w:sz w:val="20"/>
      <w:szCs w:val="20"/>
    </w:rPr>
  </w:style>
  <w:style w:type="paragraph" w:styleId="CommentSubject">
    <w:name w:val="annotation subject"/>
    <w:basedOn w:val="CommentText"/>
    <w:next w:val="CommentText"/>
    <w:link w:val="CommentSubjectChar"/>
    <w:uiPriority w:val="99"/>
    <w:semiHidden/>
    <w:unhideWhenUsed/>
    <w:rsid w:val="00AE0F07"/>
    <w:rPr>
      <w:b/>
      <w:bCs/>
    </w:rPr>
  </w:style>
  <w:style w:type="character" w:customStyle="1" w:styleId="CommentSubjectChar">
    <w:name w:val="Comment Subject Char"/>
    <w:basedOn w:val="CommentTextChar"/>
    <w:link w:val="CommentSubject"/>
    <w:uiPriority w:val="99"/>
    <w:semiHidden/>
    <w:rsid w:val="00AE0F07"/>
    <w:rPr>
      <w:b/>
      <w:bCs/>
      <w:sz w:val="20"/>
      <w:szCs w:val="20"/>
    </w:rPr>
  </w:style>
  <w:style w:type="paragraph" w:styleId="BalloonText">
    <w:name w:val="Balloon Text"/>
    <w:basedOn w:val="Normal"/>
    <w:link w:val="BalloonTextChar"/>
    <w:uiPriority w:val="99"/>
    <w:semiHidden/>
    <w:unhideWhenUsed/>
    <w:rsid w:val="00AE0F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0F07"/>
    <w:rPr>
      <w:rFonts w:ascii="Segoe UI" w:hAnsi="Segoe UI" w:cs="Segoe UI"/>
      <w:sz w:val="18"/>
      <w:szCs w:val="18"/>
    </w:rPr>
  </w:style>
  <w:style w:type="character" w:customStyle="1" w:styleId="Heading2Char">
    <w:name w:val="Heading 2 Char"/>
    <w:basedOn w:val="DefaultParagraphFont"/>
    <w:link w:val="Heading2"/>
    <w:uiPriority w:val="9"/>
    <w:rsid w:val="003921E2"/>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9A5C37"/>
    <w:pPr>
      <w:spacing w:after="0" w:line="240" w:lineRule="auto"/>
    </w:pPr>
  </w:style>
  <w:style w:type="paragraph" w:styleId="Caption">
    <w:name w:val="caption"/>
    <w:basedOn w:val="Normal"/>
    <w:next w:val="Normal"/>
    <w:uiPriority w:val="35"/>
    <w:unhideWhenUsed/>
    <w:qFormat/>
    <w:rsid w:val="008D4A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FB101-2831-4C98-8D2A-358955D46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7789</Words>
  <Characters>101401</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St Andrews</Company>
  <LinksUpToDate>false</LinksUpToDate>
  <CharactersWithSpaces>118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th Jones</dc:creator>
  <cp:keywords/>
  <dc:description/>
  <cp:lastModifiedBy>Faith Jones</cp:lastModifiedBy>
  <cp:revision>10</cp:revision>
  <dcterms:created xsi:type="dcterms:W3CDTF">2017-07-13T10:21:00Z</dcterms:created>
  <dcterms:modified xsi:type="dcterms:W3CDTF">2017-07-19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8eacc1-f8a5-3f1b-ae7b-90f086e6c367</vt:lpwstr>
  </property>
  <property fmtid="{D5CDD505-2E9C-101B-9397-08002B2CF9AE}" pid="24" name="Mendeley Citation Style_1">
    <vt:lpwstr>http://www.zotero.org/styles/harvard1</vt:lpwstr>
  </property>
</Properties>
</file>